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546CFC" w14:textId="6F8C1252" w:rsidR="00EA659E" w:rsidRPr="003B40E6" w:rsidRDefault="00FC4F71" w:rsidP="00EA659E">
      <w:pPr>
        <w:spacing w:line="480" w:lineRule="auto"/>
        <w:jc w:val="center"/>
        <w:rPr>
          <w:sz w:val="36"/>
          <w:szCs w:val="36"/>
        </w:rPr>
      </w:pPr>
      <w:r>
        <w:rPr>
          <w:sz w:val="36"/>
          <w:szCs w:val="36"/>
        </w:rPr>
        <w:t>Supporting Information</w:t>
      </w:r>
      <w:r w:rsidR="00EA659E">
        <w:rPr>
          <w:sz w:val="36"/>
          <w:szCs w:val="36"/>
        </w:rPr>
        <w:t xml:space="preserve"> for</w:t>
      </w:r>
    </w:p>
    <w:p w14:paraId="52813502" w14:textId="77777777" w:rsidR="00DF38DA" w:rsidRPr="00EA659E" w:rsidRDefault="00DF38DA" w:rsidP="00EA659E">
      <w:pPr>
        <w:pStyle w:val="NoSpacing"/>
        <w:tabs>
          <w:tab w:val="left" w:pos="3164"/>
        </w:tabs>
        <w:spacing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Intestinal persistence of </w:t>
      </w:r>
      <w:r w:rsidRPr="00EA659E">
        <w:rPr>
          <w:rFonts w:ascii="Times New Roman" w:hAnsi="Times New Roman" w:cs="Times New Roman"/>
          <w:b/>
          <w:bCs/>
          <w:i/>
          <w:iCs/>
          <w:sz w:val="28"/>
          <w:szCs w:val="28"/>
        </w:rPr>
        <w:t>Bifidobacterium infantis</w:t>
      </w: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 is determined by interaction of host genetics and antibiotic exposure</w:t>
      </w:r>
    </w:p>
    <w:p w14:paraId="0AD6B51E" w14:textId="77777777" w:rsidR="00C80094" w:rsidRDefault="00C80094" w:rsidP="00C80094">
      <w:pPr>
        <w:spacing w:line="480" w:lineRule="auto"/>
      </w:pPr>
    </w:p>
    <w:p w14:paraId="66BDF3D7" w14:textId="13D91A68" w:rsidR="00C80094" w:rsidRPr="00C80094" w:rsidRDefault="00C80094" w:rsidP="00C80094">
      <w:pPr>
        <w:spacing w:line="480" w:lineRule="auto"/>
      </w:pPr>
      <w:r>
        <w:t xml:space="preserve">Running title: </w:t>
      </w:r>
      <w:r w:rsidRPr="00C80094">
        <w:rPr>
          <w:i/>
          <w:iCs/>
        </w:rPr>
        <w:t>FUT2</w:t>
      </w:r>
      <w:r w:rsidRPr="00C80094">
        <w:t> impacts probiotic persistence</w:t>
      </w:r>
    </w:p>
    <w:p w14:paraId="4CDAFF21" w14:textId="2040622A" w:rsidR="00EA659E" w:rsidRDefault="00EA659E" w:rsidP="00EA659E">
      <w:pPr>
        <w:spacing w:line="480" w:lineRule="auto"/>
      </w:pPr>
    </w:p>
    <w:p w14:paraId="2FD6BD33" w14:textId="055DFE82" w:rsidR="002510C4" w:rsidRPr="007C0C9A" w:rsidRDefault="002510C4" w:rsidP="002510C4">
      <w:pPr>
        <w:spacing w:line="480" w:lineRule="auto"/>
      </w:pPr>
      <w:r>
        <w:t>Yiming Wang</w:t>
      </w:r>
      <w:r w:rsidR="000D73DC">
        <w:t>,</w:t>
      </w:r>
      <w:r>
        <w:t xml:space="preserve"> Jocelyn M Choo, Alyson C Richard, </w:t>
      </w:r>
      <w:r w:rsidRPr="00F93224">
        <w:t xml:space="preserve">Lito </w:t>
      </w:r>
      <w:r>
        <w:t xml:space="preserve">E </w:t>
      </w:r>
      <w:r w:rsidRPr="00F93224">
        <w:t xml:space="preserve">Papanicolas, Steve </w:t>
      </w:r>
      <w:r>
        <w:t xml:space="preserve">L </w:t>
      </w:r>
      <w:r w:rsidRPr="00F93224">
        <w:t>Wesselingh,</w:t>
      </w:r>
      <w:r>
        <w:t xml:space="preserve"> </w:t>
      </w:r>
      <w:r w:rsidRPr="00F93224">
        <w:t xml:space="preserve">Steven </w:t>
      </w:r>
      <w:r>
        <w:t xml:space="preserve">L </w:t>
      </w:r>
      <w:r w:rsidRPr="00F93224">
        <w:t>Taylor</w:t>
      </w:r>
      <w:r>
        <w:rPr>
          <w:vertAlign w:val="superscript"/>
        </w:rPr>
        <w:t>#</w:t>
      </w:r>
      <w:r w:rsidRPr="00F93224">
        <w:t xml:space="preserve">, Geraint </w:t>
      </w:r>
      <w:r>
        <w:t xml:space="preserve">B </w:t>
      </w:r>
      <w:r w:rsidRPr="00F93224">
        <w:t>Rogers</w:t>
      </w:r>
      <w:r>
        <w:rPr>
          <w:vertAlign w:val="superscript"/>
        </w:rPr>
        <w:t>#*</w:t>
      </w:r>
    </w:p>
    <w:p w14:paraId="52EC7AF6" w14:textId="275425C5" w:rsidR="00E11A88" w:rsidRDefault="00E11A88" w:rsidP="00EA659E">
      <w:pPr>
        <w:spacing w:line="480" w:lineRule="auto"/>
      </w:pPr>
    </w:p>
    <w:p w14:paraId="6239C0D2" w14:textId="7B2F38A0" w:rsidR="002510C4" w:rsidRDefault="002510C4" w:rsidP="00EA659E">
      <w:pPr>
        <w:spacing w:line="480" w:lineRule="auto"/>
      </w:pPr>
    </w:p>
    <w:p w14:paraId="2ED47A74" w14:textId="77777777" w:rsidR="002510C4" w:rsidRDefault="002510C4" w:rsidP="002510C4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authors share senior authorship.</w:t>
      </w:r>
    </w:p>
    <w:p w14:paraId="4EDFC7F6" w14:textId="77777777" w:rsidR="002510C4" w:rsidRDefault="002510C4" w:rsidP="00EA659E">
      <w:pPr>
        <w:spacing w:line="480" w:lineRule="auto"/>
      </w:pPr>
    </w:p>
    <w:p w14:paraId="46030A7C" w14:textId="77777777" w:rsidR="002510C4" w:rsidRPr="009C4D27" w:rsidRDefault="002510C4" w:rsidP="002510C4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C4D2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 xml:space="preserve">*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 xml:space="preserve">Correspondence: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DB61348" w14:textId="77777777" w:rsidR="002510C4" w:rsidRPr="00E671D6" w:rsidRDefault="002510C4" w:rsidP="002510C4">
      <w:pPr>
        <w:pStyle w:val="NoSpacing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1D6">
        <w:rPr>
          <w:rFonts w:ascii="Times New Roman" w:hAnsi="Times New Roman" w:cs="Times New Roman"/>
          <w:color w:val="000000" w:themeColor="text1"/>
          <w:sz w:val="24"/>
          <w:szCs w:val="24"/>
        </w:rPr>
        <w:t>Professor Geraint Rogers</w:t>
      </w:r>
    </w:p>
    <w:p w14:paraId="4D0EA1FF" w14:textId="77777777" w:rsidR="002510C4" w:rsidRPr="00E671D6" w:rsidRDefault="002510C4" w:rsidP="002510C4">
      <w:pPr>
        <w:spacing w:line="480" w:lineRule="auto"/>
        <w:jc w:val="both"/>
        <w:rPr>
          <w:color w:val="000000" w:themeColor="text1"/>
        </w:rPr>
      </w:pPr>
      <w:r w:rsidRPr="00E671D6">
        <w:rPr>
          <w:color w:val="000000" w:themeColor="text1"/>
        </w:rPr>
        <w:t>Director, Microbiome &amp; Host Health</w:t>
      </w:r>
      <w:r>
        <w:rPr>
          <w:color w:val="000000" w:themeColor="text1"/>
        </w:rPr>
        <w:t xml:space="preserve">, </w:t>
      </w:r>
      <w:r w:rsidRPr="00E671D6">
        <w:rPr>
          <w:color w:val="000000" w:themeColor="text1"/>
        </w:rPr>
        <w:t>South Australian Health and Medical Research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 xml:space="preserve">Institute, North Terrace, Adelaide, SA 5001, Australia. </w:t>
      </w:r>
    </w:p>
    <w:p w14:paraId="4569A2C1" w14:textId="77777777" w:rsidR="002510C4" w:rsidRPr="00E671D6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 xml:space="preserve">Email: </w:t>
      </w:r>
      <w:hyperlink r:id="rId5" w:history="1">
        <w:r w:rsidRPr="00A74F54">
          <w:rPr>
            <w:rStyle w:val="Hyperlink"/>
          </w:rPr>
          <w:t>geraint.rogers@sahmri.com</w:t>
        </w:r>
      </w:hyperlink>
    </w:p>
    <w:p w14:paraId="420C5A5C" w14:textId="2BAE704D" w:rsidR="00E11A88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>Phone: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>+61 (0)403 558251</w:t>
      </w:r>
    </w:p>
    <w:p w14:paraId="5E17038D" w14:textId="77777777" w:rsidR="002510C4" w:rsidRDefault="002510C4" w:rsidP="002510C4">
      <w:pPr>
        <w:spacing w:line="480" w:lineRule="auto"/>
      </w:pPr>
    </w:p>
    <w:p w14:paraId="6583D7B2" w14:textId="58C90B0E" w:rsidR="00EA659E" w:rsidRPr="00EA659E" w:rsidRDefault="00EA659E" w:rsidP="00EA659E">
      <w:pPr>
        <w:spacing w:line="480" w:lineRule="auto"/>
        <w:rPr>
          <w:b/>
        </w:rPr>
      </w:pPr>
      <w:r>
        <w:rPr>
          <w:b/>
        </w:rPr>
        <w:t xml:space="preserve">This PDF file </w:t>
      </w:r>
      <w:r w:rsidRPr="00262D72">
        <w:rPr>
          <w:b/>
        </w:rPr>
        <w:t>includes:</w:t>
      </w:r>
    </w:p>
    <w:p w14:paraId="5D33A6AB" w14:textId="0A4AD4A1" w:rsidR="00E11A88" w:rsidRDefault="00E11A88" w:rsidP="002510C4">
      <w:pPr>
        <w:pStyle w:val="ListParagraph"/>
        <w:numPr>
          <w:ilvl w:val="0"/>
          <w:numId w:val="1"/>
        </w:numPr>
        <w:spacing w:line="480" w:lineRule="auto"/>
      </w:pPr>
      <w:r>
        <w:t xml:space="preserve">Tables </w:t>
      </w:r>
      <w:r w:rsidR="00EA659E">
        <w:t>S</w:t>
      </w:r>
      <w:r>
        <w:t>1</w:t>
      </w:r>
      <w:r w:rsidR="00EA659E">
        <w:t xml:space="preserve"> </w:t>
      </w:r>
      <w:r>
        <w:t>-</w:t>
      </w:r>
      <w:r w:rsidR="00EA659E">
        <w:t xml:space="preserve"> S</w:t>
      </w:r>
      <w:r>
        <w:t>4</w:t>
      </w:r>
    </w:p>
    <w:p w14:paraId="088A031D" w14:textId="65E6D344" w:rsidR="00DF38DA" w:rsidRDefault="002510C4" w:rsidP="002510C4">
      <w:pPr>
        <w:pStyle w:val="ListParagraph"/>
        <w:numPr>
          <w:ilvl w:val="0"/>
          <w:numId w:val="1"/>
        </w:numPr>
        <w:spacing w:line="480" w:lineRule="auto"/>
      </w:pPr>
      <w:r>
        <w:t>Figures</w:t>
      </w:r>
      <w:r w:rsidR="00EA659E">
        <w:t xml:space="preserve"> S</w:t>
      </w:r>
      <w:r w:rsidR="00B11385">
        <w:t>1</w:t>
      </w:r>
      <w:r w:rsidR="00EA659E">
        <w:t xml:space="preserve"> </w:t>
      </w:r>
      <w:r w:rsidR="00E11A88">
        <w:t>-</w:t>
      </w:r>
      <w:r w:rsidR="00EA659E">
        <w:t xml:space="preserve"> S</w:t>
      </w:r>
      <w:r w:rsidR="00E11A88">
        <w:t>5</w:t>
      </w:r>
      <w:r w:rsidR="00DF38DA">
        <w:br w:type="page"/>
      </w:r>
    </w:p>
    <w:p w14:paraId="5CFDC882" w14:textId="3895AFA0" w:rsidR="00DF38DA" w:rsidRPr="00DF38DA" w:rsidRDefault="00EA659E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DF38DA">
        <w:rPr>
          <w:rFonts w:ascii="Times New Roman" w:hAnsi="Times New Roman" w:cs="Times New Roman"/>
          <w:b/>
          <w:bCs/>
          <w:sz w:val="24"/>
          <w:szCs w:val="24"/>
        </w:rPr>
        <w:t xml:space="preserve">1: Reagent and resource list </w:t>
      </w:r>
    </w:p>
    <w:tbl>
      <w:tblPr>
        <w:tblStyle w:val="TableGrid"/>
        <w:tblW w:w="886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3118"/>
        <w:gridCol w:w="1919"/>
      </w:tblGrid>
      <w:tr w:rsidR="00DF38DA" w:rsidRPr="00DF38DA" w14:paraId="780DD2F0" w14:textId="77777777" w:rsidTr="00DF38DA">
        <w:trPr>
          <w:trHeight w:val="467"/>
        </w:trPr>
        <w:tc>
          <w:tcPr>
            <w:tcW w:w="382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0F02082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311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5BFFB3B5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1919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7B9E040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65B867F8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45624330" w14:textId="77777777" w:rsidR="00DF38DA" w:rsidRPr="00DF38DA" w:rsidRDefault="00DF38DA" w:rsidP="00DF38DA">
            <w:pPr>
              <w:rPr>
                <w:b/>
                <w:bCs/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Antibiotics</w:t>
            </w:r>
          </w:p>
        </w:tc>
      </w:tr>
      <w:tr w:rsidR="00DF38DA" w:rsidRPr="00DF38DA" w14:paraId="6789EB93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6E7985A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mpicillin</w:t>
            </w:r>
          </w:p>
        </w:tc>
        <w:tc>
          <w:tcPr>
            <w:tcW w:w="3118" w:type="dxa"/>
            <w:noWrap/>
            <w:vAlign w:val="center"/>
          </w:tcPr>
          <w:p w14:paraId="4708914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2EBB6E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1876</w:t>
            </w:r>
          </w:p>
        </w:tc>
      </w:tr>
      <w:tr w:rsidR="00DF38DA" w:rsidRPr="00DF38DA" w14:paraId="4195F69E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311F5B8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eomycin</w:t>
            </w:r>
          </w:p>
        </w:tc>
        <w:tc>
          <w:tcPr>
            <w:tcW w:w="3118" w:type="dxa"/>
            <w:noWrap/>
            <w:vAlign w:val="center"/>
          </w:tcPr>
          <w:p w14:paraId="1B06AD2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6A2C53C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1593</w:t>
            </w:r>
          </w:p>
        </w:tc>
      </w:tr>
      <w:tr w:rsidR="00DF38DA" w:rsidRPr="00DF38DA" w14:paraId="240318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3122EDA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Bacterial and Virus strains</w:t>
            </w:r>
          </w:p>
        </w:tc>
      </w:tr>
      <w:tr w:rsidR="00DF38DA" w:rsidRPr="00DF38DA" w14:paraId="74363FF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5C9E686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ifidum</w:t>
            </w:r>
          </w:p>
        </w:tc>
        <w:tc>
          <w:tcPr>
            <w:tcW w:w="3118" w:type="dxa"/>
            <w:noWrap/>
            <w:vAlign w:val="center"/>
            <w:hideMark/>
          </w:tcPr>
          <w:p w14:paraId="4D9D748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2C8B39D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55</w:t>
            </w:r>
          </w:p>
        </w:tc>
      </w:tr>
      <w:tr w:rsidR="00DF38DA" w:rsidRPr="00DF38DA" w14:paraId="5F135A99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420C80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reve</w:t>
            </w:r>
          </w:p>
        </w:tc>
        <w:tc>
          <w:tcPr>
            <w:tcW w:w="3118" w:type="dxa"/>
            <w:noWrap/>
            <w:vAlign w:val="center"/>
            <w:hideMark/>
          </w:tcPr>
          <w:p w14:paraId="60E675D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0444D1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192</w:t>
            </w:r>
          </w:p>
        </w:tc>
      </w:tr>
      <w:tr w:rsidR="00DF38DA" w:rsidRPr="00DF38DA" w14:paraId="4A0428E2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48778C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 xml:space="preserve">Bifidobacterium </w:t>
            </w:r>
            <w:r w:rsidRPr="00076534">
              <w:rPr>
                <w:i/>
                <w:iCs/>
                <w:sz w:val="24"/>
                <w:szCs w:val="24"/>
                <w:lang w:eastAsia="zh-CN"/>
              </w:rPr>
              <w:t xml:space="preserve">longum </w:t>
            </w:r>
            <w:r w:rsidRPr="00DF38DA">
              <w:rPr>
                <w:sz w:val="24"/>
                <w:szCs w:val="24"/>
                <w:lang w:eastAsia="zh-CN"/>
              </w:rPr>
              <w:t xml:space="preserve">subspecies </w:t>
            </w:r>
            <w:r w:rsidRPr="00076534">
              <w:rPr>
                <w:i/>
                <w:iCs/>
                <w:sz w:val="24"/>
                <w:szCs w:val="24"/>
              </w:rPr>
              <w:t>infantis</w:t>
            </w:r>
          </w:p>
        </w:tc>
        <w:tc>
          <w:tcPr>
            <w:tcW w:w="3118" w:type="dxa"/>
            <w:noWrap/>
            <w:vAlign w:val="center"/>
            <w:hideMark/>
          </w:tcPr>
          <w:p w14:paraId="5C30171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3BF1E5A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22</w:t>
            </w:r>
          </w:p>
        </w:tc>
      </w:tr>
      <w:tr w:rsidR="00DF38DA" w:rsidRPr="00DF38DA" w14:paraId="73C253D4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1CA1518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hemicals, Peptides, and Recombinant Proteins</w:t>
            </w:r>
          </w:p>
        </w:tc>
      </w:tr>
      <w:tr w:rsidR="00DF38DA" w:rsidRPr="00DF38DA" w14:paraId="6646999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116E26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2'-Fucosyllactose (98% purity)</w:t>
            </w:r>
          </w:p>
        </w:tc>
        <w:tc>
          <w:tcPr>
            <w:tcW w:w="3118" w:type="dxa"/>
            <w:noWrap/>
            <w:vAlign w:val="center"/>
            <w:hideMark/>
          </w:tcPr>
          <w:p w14:paraId="65F862F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yer Origin, New York, USA</w:t>
            </w:r>
          </w:p>
        </w:tc>
        <w:tc>
          <w:tcPr>
            <w:tcW w:w="1919" w:type="dxa"/>
            <w:noWrap/>
            <w:vAlign w:val="center"/>
            <w:hideMark/>
          </w:tcPr>
          <w:p w14:paraId="04F92D2C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ureHMO</w:t>
            </w:r>
            <w:proofErr w:type="spellEnd"/>
          </w:p>
        </w:tc>
      </w:tr>
      <w:tr w:rsidR="00DF38DA" w:rsidRPr="00DF38DA" w14:paraId="24D2108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3D7F474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Agar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6DED16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3D13348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210</w:t>
            </w:r>
          </w:p>
        </w:tc>
      </w:tr>
      <w:tr w:rsidR="00DF38DA" w:rsidRPr="00DF38DA" w14:paraId="05A399F4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D0F8D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Broth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0E6215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279B233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130</w:t>
            </w:r>
          </w:p>
        </w:tc>
      </w:tr>
      <w:tr w:rsidR="00DF38DA" w:rsidRPr="00DF38DA" w14:paraId="29B357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7055E1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ritical Commercial Assays</w:t>
            </w:r>
          </w:p>
        </w:tc>
      </w:tr>
      <w:tr w:rsidR="00DF38DA" w:rsidRPr="00DF38DA" w14:paraId="349CBD7D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2AAB6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DNeasy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Lyzer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Soil</w:t>
            </w:r>
            <w:proofErr w:type="spellEnd"/>
            <w:r w:rsidRPr="00DF38DA">
              <w:rPr>
                <w:sz w:val="24"/>
                <w:szCs w:val="24"/>
              </w:rPr>
              <w:t xml:space="preserve"> Kit</w:t>
            </w:r>
          </w:p>
        </w:tc>
        <w:tc>
          <w:tcPr>
            <w:tcW w:w="3118" w:type="dxa"/>
            <w:noWrap/>
            <w:vAlign w:val="center"/>
            <w:hideMark/>
          </w:tcPr>
          <w:p w14:paraId="5FFE5F7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AGEN, Hilden, Germany</w:t>
            </w:r>
          </w:p>
        </w:tc>
        <w:tc>
          <w:tcPr>
            <w:tcW w:w="1919" w:type="dxa"/>
            <w:noWrap/>
            <w:vAlign w:val="center"/>
            <w:hideMark/>
          </w:tcPr>
          <w:p w14:paraId="3CA22CC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12855-100</w:t>
            </w:r>
          </w:p>
        </w:tc>
      </w:tr>
      <w:tr w:rsidR="00DF38DA" w:rsidRPr="00DF38DA" w14:paraId="4234C45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C1E2D2A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owerUp</w:t>
            </w:r>
            <w:proofErr w:type="spellEnd"/>
            <w:r w:rsidRPr="00DF38DA">
              <w:rPr>
                <w:sz w:val="24"/>
                <w:szCs w:val="24"/>
              </w:rPr>
              <w:t xml:space="preserve"> SYBR Green Master Mix</w:t>
            </w:r>
          </w:p>
        </w:tc>
        <w:tc>
          <w:tcPr>
            <w:tcW w:w="3118" w:type="dxa"/>
            <w:noWrap/>
            <w:vAlign w:val="center"/>
            <w:hideMark/>
          </w:tcPr>
          <w:p w14:paraId="2CB78C6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ife Technologies</w:t>
            </w:r>
          </w:p>
        </w:tc>
        <w:tc>
          <w:tcPr>
            <w:tcW w:w="1919" w:type="dxa"/>
            <w:noWrap/>
            <w:vAlign w:val="center"/>
            <w:hideMark/>
          </w:tcPr>
          <w:p w14:paraId="18925E3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A25777</w:t>
            </w:r>
          </w:p>
        </w:tc>
      </w:tr>
      <w:tr w:rsidR="00DF38DA" w:rsidRPr="00DF38DA" w14:paraId="74778C00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D5DE49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Reagent Kit v3 (600-cycle) </w:t>
            </w:r>
          </w:p>
        </w:tc>
        <w:tc>
          <w:tcPr>
            <w:tcW w:w="3118" w:type="dxa"/>
            <w:noWrap/>
            <w:vAlign w:val="center"/>
            <w:hideMark/>
          </w:tcPr>
          <w:p w14:paraId="16179FF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361A8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MS-102-3003</w:t>
            </w:r>
          </w:p>
        </w:tc>
      </w:tr>
      <w:tr w:rsidR="00DF38DA" w:rsidRPr="00DF38DA" w14:paraId="13BD291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42C11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Index Kit v2 Set A </w:t>
            </w:r>
          </w:p>
        </w:tc>
        <w:tc>
          <w:tcPr>
            <w:tcW w:w="3118" w:type="dxa"/>
            <w:noWrap/>
            <w:vAlign w:val="center"/>
            <w:hideMark/>
          </w:tcPr>
          <w:p w14:paraId="00F5F77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7722F92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FC-131-2001</w:t>
            </w:r>
          </w:p>
        </w:tc>
      </w:tr>
      <w:tr w:rsidR="00DF38DA" w:rsidRPr="00DF38DA" w14:paraId="000C416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5ADED16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Seq</w:t>
            </w:r>
            <w:proofErr w:type="spellEnd"/>
            <w:r w:rsidRPr="00DF38DA">
              <w:rPr>
                <w:sz w:val="24"/>
                <w:szCs w:val="24"/>
              </w:rPr>
              <w:t xml:space="preserve"> 500/550 Mid Output Kit v2.5</w:t>
            </w:r>
          </w:p>
          <w:p w14:paraId="3113C857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 (300 Cycles)</w:t>
            </w:r>
          </w:p>
        </w:tc>
        <w:tc>
          <w:tcPr>
            <w:tcW w:w="3118" w:type="dxa"/>
            <w:noWrap/>
            <w:vAlign w:val="center"/>
            <w:hideMark/>
          </w:tcPr>
          <w:p w14:paraId="5EF9715E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27F131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24905</w:t>
            </w:r>
          </w:p>
        </w:tc>
      </w:tr>
      <w:tr w:rsidR="00DF38DA" w:rsidRPr="00DF38DA" w14:paraId="2F9118F6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136FE4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Illumina® DNA Prep, (M) </w:t>
            </w:r>
            <w:proofErr w:type="spellStart"/>
            <w:r w:rsidRPr="00DF38DA">
              <w:rPr>
                <w:sz w:val="24"/>
                <w:szCs w:val="24"/>
              </w:rPr>
              <w:t>Tagmentation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</w:p>
        </w:tc>
        <w:tc>
          <w:tcPr>
            <w:tcW w:w="3118" w:type="dxa"/>
            <w:noWrap/>
            <w:vAlign w:val="center"/>
            <w:hideMark/>
          </w:tcPr>
          <w:p w14:paraId="65C540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5B42DFD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4</w:t>
            </w:r>
          </w:p>
        </w:tc>
      </w:tr>
      <w:tr w:rsidR="00DF38DA" w:rsidRPr="00DF38DA" w14:paraId="715D4813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C776C8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™ DNA CD Indexes </w:t>
            </w:r>
          </w:p>
        </w:tc>
        <w:tc>
          <w:tcPr>
            <w:tcW w:w="3118" w:type="dxa"/>
            <w:noWrap/>
            <w:vAlign w:val="center"/>
            <w:hideMark/>
          </w:tcPr>
          <w:p w14:paraId="3C8A9A9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C591A9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8</w:t>
            </w:r>
          </w:p>
        </w:tc>
      </w:tr>
      <w:tr w:rsidR="00DF38DA" w:rsidRPr="00DF38DA" w14:paraId="236C463A" w14:textId="77777777" w:rsidTr="00DF38DA">
        <w:trPr>
          <w:trHeight w:val="467"/>
        </w:trPr>
        <w:tc>
          <w:tcPr>
            <w:tcW w:w="382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22A2F67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DNA Library Preparation Kit </w:t>
            </w:r>
          </w:p>
        </w:tc>
        <w:tc>
          <w:tcPr>
            <w:tcW w:w="311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60D60CE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0EBA7D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# FC-131-1096</w:t>
            </w:r>
          </w:p>
        </w:tc>
      </w:tr>
    </w:tbl>
    <w:p w14:paraId="0BCEEC8D" w14:textId="77777777" w:rsidR="00DF38DA" w:rsidRPr="00DF38DA" w:rsidRDefault="00DF38DA" w:rsidP="00DF38DA">
      <w:r w:rsidRPr="00DF38DA">
        <w:br w:type="page"/>
      </w:r>
    </w:p>
    <w:tbl>
      <w:tblPr>
        <w:tblStyle w:val="TableGrid"/>
        <w:tblW w:w="901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2982"/>
        <w:gridCol w:w="2070"/>
      </w:tblGrid>
      <w:tr w:rsidR="00DF38DA" w:rsidRPr="00DF38DA" w14:paraId="188EC0DC" w14:textId="77777777" w:rsidTr="009A0DF4">
        <w:trPr>
          <w:trHeight w:val="563"/>
        </w:trPr>
        <w:tc>
          <w:tcPr>
            <w:tcW w:w="9016" w:type="dxa"/>
            <w:gridSpan w:val="3"/>
            <w:tcBorders>
              <w:top w:val="single" w:sz="18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1C5589A8" w14:textId="77777777" w:rsidR="00DF38DA" w:rsidRPr="00DF38DA" w:rsidRDefault="00DF38DA" w:rsidP="009A0DF4">
            <w:pPr>
              <w:textAlignment w:val="center"/>
              <w:rPr>
                <w:rFonts w:eastAsia="Lato Light"/>
                <w:b/>
                <w:bCs/>
                <w:i/>
                <w:i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i/>
                <w:iCs/>
                <w:color w:val="000000" w:themeColor="text1"/>
                <w:kern w:val="24"/>
                <w:sz w:val="24"/>
                <w:szCs w:val="24"/>
              </w:rPr>
              <w:lastRenderedPageBreak/>
              <w:t>Continued</w:t>
            </w:r>
          </w:p>
        </w:tc>
      </w:tr>
      <w:tr w:rsidR="00DF38DA" w:rsidRPr="00DF38DA" w14:paraId="25F3CD84" w14:textId="77777777" w:rsidTr="009A0DF4">
        <w:trPr>
          <w:trHeight w:val="563"/>
        </w:trPr>
        <w:tc>
          <w:tcPr>
            <w:tcW w:w="3964" w:type="dxa"/>
            <w:shd w:val="clear" w:color="auto" w:fill="088C8C"/>
            <w:noWrap/>
            <w:vAlign w:val="center"/>
            <w:hideMark/>
          </w:tcPr>
          <w:p w14:paraId="37896EB2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2982" w:type="dxa"/>
            <w:shd w:val="clear" w:color="auto" w:fill="088C8C"/>
            <w:noWrap/>
            <w:vAlign w:val="center"/>
            <w:hideMark/>
          </w:tcPr>
          <w:p w14:paraId="2E68740A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2070" w:type="dxa"/>
            <w:shd w:val="clear" w:color="auto" w:fill="088C8C"/>
            <w:noWrap/>
            <w:vAlign w:val="center"/>
            <w:hideMark/>
          </w:tcPr>
          <w:p w14:paraId="78386125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095ACA52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15200B3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Experimental Models: Organisms/Strains</w:t>
            </w:r>
          </w:p>
        </w:tc>
      </w:tr>
      <w:tr w:rsidR="00DF38DA" w:rsidRPr="00DF38DA" w14:paraId="005575F2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7B106C0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+/+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400C2F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M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2E82DE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6DA57A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7FF4413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699A852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-/-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67F2100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</w:t>
            </w:r>
            <w:r w:rsidRPr="00DF38DA">
              <w:rPr>
                <w:sz w:val="24"/>
                <w:szCs w:val="24"/>
                <w:lang w:eastAsia="zh-CN"/>
              </w:rPr>
              <w:t>M</w:t>
            </w:r>
            <w:r w:rsidRPr="00DF38DA">
              <w:rPr>
                <w:sz w:val="24"/>
                <w:szCs w:val="24"/>
              </w:rPr>
              <w:t>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4C5D473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3180DF3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E172B1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</w:tcPr>
          <w:p w14:paraId="56E36E9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Oligonucleotides</w:t>
            </w:r>
          </w:p>
        </w:tc>
      </w:tr>
      <w:tr w:rsidR="00DF38DA" w:rsidRPr="00DF38DA" w14:paraId="3653E16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9DDEC9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F: </w:t>
            </w:r>
          </w:p>
          <w:p w14:paraId="21C992C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GCACAATGCAGATGATTAG -3'</w:t>
            </w:r>
          </w:p>
        </w:tc>
        <w:tc>
          <w:tcPr>
            <w:tcW w:w="2982" w:type="dxa"/>
            <w:noWrap/>
            <w:vAlign w:val="center"/>
            <w:hideMark/>
          </w:tcPr>
          <w:p w14:paraId="4D0FB74D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6EF7DFD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24434CB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AFBD8A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1: </w:t>
            </w:r>
          </w:p>
          <w:p w14:paraId="3AB3788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CTTCACTATTCGTTGCTGG -3'</w:t>
            </w:r>
          </w:p>
        </w:tc>
        <w:tc>
          <w:tcPr>
            <w:tcW w:w="2982" w:type="dxa"/>
            <w:noWrap/>
            <w:vAlign w:val="center"/>
            <w:hideMark/>
          </w:tcPr>
          <w:p w14:paraId="1222AD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576DA44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51A869EE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E319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2: </w:t>
            </w:r>
          </w:p>
          <w:p w14:paraId="5751F66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AGTTTTCAGGAACAGGAGCC -3'</w:t>
            </w:r>
          </w:p>
        </w:tc>
        <w:tc>
          <w:tcPr>
            <w:tcW w:w="2982" w:type="dxa"/>
            <w:noWrap/>
            <w:vAlign w:val="center"/>
            <w:hideMark/>
          </w:tcPr>
          <w:p w14:paraId="7E66CEE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491BFC3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58AE6C5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F4AB0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Forward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7951DDAB" w14:textId="1B7E1356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622172">
              <w:instrText xml:space="preserve"> ADDIN EN.CITE &lt;EndNote&gt;&lt;Cite&gt;&lt;Author&gt;Choo&lt;/Author&gt;&lt;Year&gt;2015&lt;/Year&gt;&lt;RecNum&gt;4332&lt;/RecNum&gt;&lt;DisplayText&gt;[1]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622172">
              <w:rPr>
                <w:noProof/>
              </w:rPr>
              <w:t>[1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54B1D6D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C2C3CD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7CC3DB0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Reverse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00B74024" w14:textId="2C7F4B5B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622172">
              <w:instrText xml:space="preserve"> ADDIN EN.CITE &lt;EndNote&gt;&lt;Cite&gt;&lt;Author&gt;Choo&lt;/Author&gt;&lt;Year&gt;2015&lt;/Year&gt;&lt;RecNum&gt;4332&lt;/RecNum&gt;&lt;DisplayText&gt;[1]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622172">
              <w:rPr>
                <w:noProof/>
              </w:rPr>
              <w:t>[1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112464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C10CFC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82650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Illumina sequencing Index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40EEA2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  <w:tc>
          <w:tcPr>
            <w:tcW w:w="2070" w:type="dxa"/>
            <w:noWrap/>
            <w:vAlign w:val="center"/>
            <w:hideMark/>
          </w:tcPr>
          <w:p w14:paraId="1DE09715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</w:tr>
      <w:tr w:rsidR="00DF38DA" w:rsidRPr="00DF38DA" w14:paraId="3E8D86BA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3BFEF1C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Deposited Data</w:t>
            </w:r>
          </w:p>
        </w:tc>
      </w:tr>
      <w:tr w:rsidR="00DF38DA" w:rsidRPr="00DF38DA" w14:paraId="2ABA87E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567672F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equence data</w:t>
            </w:r>
          </w:p>
        </w:tc>
        <w:tc>
          <w:tcPr>
            <w:tcW w:w="2982" w:type="dxa"/>
            <w:noWrap/>
            <w:vAlign w:val="center"/>
            <w:hideMark/>
          </w:tcPr>
          <w:p w14:paraId="1924A4E7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NCBI</w:t>
            </w:r>
          </w:p>
        </w:tc>
        <w:tc>
          <w:tcPr>
            <w:tcW w:w="2070" w:type="dxa"/>
            <w:noWrap/>
            <w:vAlign w:val="center"/>
            <w:hideMark/>
          </w:tcPr>
          <w:p w14:paraId="2DD6F67B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PRJNA1011386</w:t>
            </w:r>
          </w:p>
        </w:tc>
      </w:tr>
      <w:tr w:rsidR="00DF38DA" w:rsidRPr="00DF38DA" w14:paraId="5CCD0CC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50FB893F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Software and Algorithms</w:t>
            </w:r>
          </w:p>
        </w:tc>
      </w:tr>
      <w:tr w:rsidR="00DF38DA" w:rsidRPr="00DF38DA" w14:paraId="26D12C2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71094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IME 2 version 2021.11.0</w:t>
            </w:r>
          </w:p>
        </w:tc>
        <w:tc>
          <w:tcPr>
            <w:tcW w:w="2982" w:type="dxa"/>
            <w:noWrap/>
            <w:vAlign w:val="center"/>
            <w:hideMark/>
          </w:tcPr>
          <w:p w14:paraId="287E162E" w14:textId="2588EBBF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>
                <w:fldData xml:space="preserve">PEVuZE5vdGU+PENpdGU+PEF1dGhvcj5Cb2x5ZW48L0F1dGhvcj48WWVhcj4yMDE5PC9ZZWFyPjxS
ZWNOdW0+NDMzMzwvUmVjTnVtPjxEaXNwbGF5VGV4dD5bMl0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622172">
              <w:instrText xml:space="preserve"> ADDIN EN.CITE </w:instrText>
            </w:r>
            <w:r w:rsidR="00622172">
              <w:fldChar w:fldCharType="begin">
                <w:fldData xml:space="preserve">PEVuZE5vdGU+PENpdGU+PEF1dGhvcj5Cb2x5ZW48L0F1dGhvcj48WWVhcj4yMDE5PC9ZZWFyPjxS
ZWNOdW0+NDMzMzwvUmVjTnVtPjxEaXNwbGF5VGV4dD5bMl0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622172">
              <w:instrText xml:space="preserve"> ADDIN EN.CITE.DATA </w:instrText>
            </w:r>
            <w:r w:rsidR="00622172">
              <w:fldChar w:fldCharType="end"/>
            </w:r>
            <w:r w:rsidRPr="00DF38DA">
              <w:fldChar w:fldCharType="separate"/>
            </w:r>
            <w:r w:rsidR="00622172">
              <w:rPr>
                <w:noProof/>
              </w:rPr>
              <w:t>[2]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0825A25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17C9965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97EAD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R studio 4.1.0</w:t>
            </w:r>
          </w:p>
        </w:tc>
        <w:tc>
          <w:tcPr>
            <w:tcW w:w="2982" w:type="dxa"/>
            <w:noWrap/>
            <w:vAlign w:val="center"/>
            <w:hideMark/>
          </w:tcPr>
          <w:p w14:paraId="7C196B6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  <w:tc>
          <w:tcPr>
            <w:tcW w:w="2070" w:type="dxa"/>
            <w:noWrap/>
            <w:vAlign w:val="center"/>
            <w:hideMark/>
          </w:tcPr>
          <w:p w14:paraId="763985A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7CB9B6B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2B9A2BE7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Prism 9.0.0</w:t>
            </w:r>
          </w:p>
        </w:tc>
        <w:tc>
          <w:tcPr>
            <w:tcW w:w="2982" w:type="dxa"/>
            <w:noWrap/>
            <w:vAlign w:val="center"/>
            <w:hideMark/>
          </w:tcPr>
          <w:p w14:paraId="549306A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Software, California, USA</w:t>
            </w:r>
          </w:p>
        </w:tc>
        <w:tc>
          <w:tcPr>
            <w:tcW w:w="2070" w:type="dxa"/>
            <w:noWrap/>
            <w:vAlign w:val="center"/>
            <w:hideMark/>
          </w:tcPr>
          <w:p w14:paraId="2772DDF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B53C9BE" w14:textId="77777777" w:rsidTr="009A0DF4">
        <w:trPr>
          <w:trHeight w:val="563"/>
        </w:trPr>
        <w:tc>
          <w:tcPr>
            <w:tcW w:w="3964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7BA2E1C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 6.1.16 &amp; PERMANOVA+ 1.0.6</w:t>
            </w:r>
          </w:p>
        </w:tc>
        <w:tc>
          <w:tcPr>
            <w:tcW w:w="2982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32BD10D3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-e, Auckland, NZ</w:t>
            </w:r>
          </w:p>
        </w:tc>
        <w:tc>
          <w:tcPr>
            <w:tcW w:w="2070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1A3B2DA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</w:tbl>
    <w:p w14:paraId="086F68F3" w14:textId="77777777" w:rsidR="00DF38DA" w:rsidRPr="00DF38DA" w:rsidRDefault="00DF38DA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F38DA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F18B3E2" w14:textId="5B7A52E1" w:rsidR="00261A3A" w:rsidRPr="00D37EEB" w:rsidRDefault="00EA659E" w:rsidP="00261A3A">
      <w:pPr>
        <w:spacing w:line="360" w:lineRule="auto"/>
      </w:pPr>
      <w:r>
        <w:rPr>
          <w:b/>
          <w:bCs/>
        </w:rPr>
        <w:lastRenderedPageBreak/>
        <w:t>Table S2</w:t>
      </w:r>
      <w:r w:rsidR="00261A3A" w:rsidRPr="00D37EEB">
        <w:rPr>
          <w:b/>
          <w:bCs/>
        </w:rPr>
        <w:t>.</w:t>
      </w:r>
      <w:r w:rsidR="00261A3A" w:rsidRPr="00D37EEB">
        <w:t xml:space="preserve"> </w:t>
      </w:r>
      <w:r w:rsidR="00360549" w:rsidRPr="00D37EEB">
        <w:t>qPCR primers and cycling conditions</w:t>
      </w:r>
    </w:p>
    <w:tbl>
      <w:tblPr>
        <w:tblW w:w="8978" w:type="dxa"/>
        <w:tblBorders>
          <w:top w:val="single" w:sz="8" w:space="0" w:color="000000"/>
          <w:left w:val="single" w:sz="8" w:space="0" w:color="000000"/>
          <w:bottom w:val="single" w:sz="4" w:space="0" w:color="auto"/>
          <w:right w:val="single" w:sz="8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01"/>
        <w:gridCol w:w="1102"/>
        <w:gridCol w:w="4228"/>
        <w:gridCol w:w="1656"/>
        <w:gridCol w:w="1191"/>
      </w:tblGrid>
      <w:tr w:rsidR="00747DB1" w:rsidRPr="00D37EEB" w14:paraId="1C5FF4D1" w14:textId="77777777" w:rsidTr="001456CD">
        <w:trPr>
          <w:trHeight w:val="169"/>
        </w:trPr>
        <w:tc>
          <w:tcPr>
            <w:tcW w:w="80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3656A5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Target</w:t>
            </w:r>
          </w:p>
        </w:tc>
        <w:tc>
          <w:tcPr>
            <w:tcW w:w="1102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1A6AE6A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Standard DNA</w:t>
            </w:r>
          </w:p>
        </w:tc>
        <w:tc>
          <w:tcPr>
            <w:tcW w:w="4228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27DF45E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Primer sequences</w:t>
            </w:r>
          </w:p>
        </w:tc>
        <w:tc>
          <w:tcPr>
            <w:tcW w:w="1656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14AE83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Cycling conditions</w:t>
            </w:r>
          </w:p>
        </w:tc>
        <w:tc>
          <w:tcPr>
            <w:tcW w:w="119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77B4CD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Reference</w:t>
            </w:r>
          </w:p>
        </w:tc>
      </w:tr>
      <w:tr w:rsidR="00261A3A" w:rsidRPr="00D37EEB" w14:paraId="034412F9" w14:textId="77777777" w:rsidTr="009937AB">
        <w:trPr>
          <w:trHeight w:val="152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7DE8010" w14:textId="310FCB50" w:rsidR="00261A3A" w:rsidRPr="00D37EEB" w:rsidRDefault="00261A3A" w:rsidP="009937AB">
            <w:r w:rsidRPr="00D37EEB">
              <w:t>16S</w:t>
            </w:r>
          </w:p>
          <w:p w14:paraId="283FAF53" w14:textId="4B19711B" w:rsidR="00261A3A" w:rsidRPr="00D37EEB" w:rsidRDefault="00261A3A" w:rsidP="009937AB"/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5D0F825" w14:textId="2A14E9F5" w:rsidR="00261A3A" w:rsidRPr="00D37EEB" w:rsidRDefault="00261A3A" w:rsidP="009937AB">
            <w:r w:rsidRPr="00D37EEB">
              <w:rPr>
                <w:i/>
                <w:iCs/>
              </w:rPr>
              <w:t>E. coli</w:t>
            </w:r>
            <w:r w:rsidRPr="00D37EEB">
              <w:t xml:space="preserve"> ATCC</w:t>
            </w:r>
          </w:p>
          <w:p w14:paraId="2E35BBE0" w14:textId="7F602AFA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D601A67" w14:textId="77777777" w:rsidR="00261A3A" w:rsidRPr="00D37EEB" w:rsidRDefault="00261A3A" w:rsidP="009937AB">
            <w:r w:rsidRPr="00D37EEB">
              <w:t>qB331F: TCCTACGGGAGGCAGCAGT</w:t>
            </w:r>
          </w:p>
          <w:p w14:paraId="6AE1DF25" w14:textId="77777777" w:rsidR="00261A3A" w:rsidRPr="00D37EEB" w:rsidRDefault="00261A3A" w:rsidP="009937AB">
            <w:r w:rsidRPr="00D37EEB">
              <w:t>qB797R: GGACTACCAGGGTATCTAATCCTGTT</w:t>
            </w:r>
          </w:p>
          <w:p w14:paraId="5E75471B" w14:textId="275DA3E5" w:rsidR="00261A3A" w:rsidRPr="00D37EEB" w:rsidRDefault="00261A3A" w:rsidP="009937AB"/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67F3396" w14:textId="2A4E0772" w:rsidR="00261A3A" w:rsidRPr="00D37EEB" w:rsidRDefault="00261A3A" w:rsidP="009937AB">
            <w:r w:rsidRPr="00D37EEB">
              <w:t>40 cycles:</w:t>
            </w:r>
          </w:p>
          <w:p w14:paraId="68EAF04F" w14:textId="1D3ADB20" w:rsidR="00261A3A" w:rsidRPr="00D37EEB" w:rsidRDefault="00261A3A" w:rsidP="009937AB">
            <w:r w:rsidRPr="00D37EEB">
              <w:t>95°C for 15</w:t>
            </w:r>
            <w:r w:rsidR="009937AB">
              <w:t xml:space="preserve"> </w:t>
            </w:r>
            <w:r w:rsidRPr="00D37EEB">
              <w:t>s</w:t>
            </w:r>
          </w:p>
          <w:p w14:paraId="5435C2A1" w14:textId="1811F958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F9D3968" w14:textId="2D79070C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Nadkarni&lt;/Author&gt;&lt;Year&gt;2002&lt;/Year&gt;&lt;RecNum&gt;1573&lt;/RecNum&gt;&lt;DisplayText&gt;[3]&lt;/DisplayText&gt;&lt;record&gt;&lt;rec-number&gt;1573&lt;/rec-number&gt;&lt;foreign-keys&gt;&lt;key app="EN" db-id="par59pdxrerdpteza9spezpf9dtzeszzpdff" timestamp="1481784873"&gt;1573&lt;/key&gt;&lt;/foreign-keys&gt;&lt;ref-type name="Journal Article"&gt;17&lt;/ref-type&gt;&lt;contributors&gt;&lt;authors&gt;&lt;author&gt;Nadkarni, Mangala A.&lt;/author&gt;&lt;author&gt;Martin, F. Elizabeth&lt;/author&gt;&lt;author&gt;Jacques, Nicholas A.&lt;/author&gt;&lt;author&gt;Hunter, Neil&lt;/author&gt;&lt;/authors&gt;&lt;/contributors&gt;&lt;titles&gt;&lt;title&gt;Determination of bacterial load by real-time PCR using a broad-range (universal) probe and primers set&lt;/title&gt;&lt;secondary-title&gt;Microbiology&lt;/secondary-title&gt;&lt;/titles&gt;&lt;periodical&gt;&lt;full-title&gt;Microbiology&lt;/full-title&gt;&lt;abbr-1&gt;Microbiology&lt;/abbr-1&gt;&lt;abbr-2&gt;Microbiology&lt;/abbr-2&gt;&lt;/periodical&gt;&lt;pages&gt;257-266&lt;/pages&gt;&lt;volume&gt;148&lt;/volume&gt;&lt;number&gt;1&lt;/number&gt;&lt;keywords&gt;&lt;keyword&gt;TAMRA, 6-carboxy-tetramethylrhodamine&lt;/keyword&gt;&lt;keyword&gt;CT, threshold cycle&lt;/keyword&gt;&lt;keyword&gt;Tm, melting temperature of DNA&lt;/keyword&gt;&lt;keyword&gt;rDNA copy number&lt;/keyword&gt;&lt;keyword&gt;6-FAM, 6-carboxyfluorescein&lt;/keyword&gt;&lt;keyword&gt;ANGIS, Australian National Genomic Information Service&lt;/keyword&gt;&lt;keyword&gt;universal probe&lt;/keyword&gt;&lt;keyword&gt;RTF, reduced transport fluid&lt;/keyword&gt;&lt;keyword&gt;detection of bacteria&lt;/keyword&gt;&lt;keyword&gt;carious dentine&lt;/keyword&gt;&lt;keyword&gt;td, bacterial doubling time&lt;/keyword&gt;&lt;keyword&gt;real-time PCR (TaqMan)&lt;/keyword&gt;&lt;/keywords&gt;&lt;dates&gt;&lt;year&gt;2002&lt;/year&gt;&lt;/dates&gt;&lt;urls&gt;&lt;related-urls&gt;&lt;url&gt;http://mic.microbiologyresearch.org/content/journal/micro/10.1099/00221287-148-1-257&lt;/url&gt;&lt;/related-urls&gt;&lt;/urls&gt;&lt;electronic-resource-num&gt;doi:10.1099/00221287-148-1-257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3]</w:t>
            </w:r>
            <w:r>
              <w:fldChar w:fldCharType="end"/>
            </w:r>
          </w:p>
          <w:p w14:paraId="2D7882F1" w14:textId="6328D8BE" w:rsidR="00261A3A" w:rsidRPr="00D37EEB" w:rsidRDefault="00261A3A" w:rsidP="009937AB"/>
        </w:tc>
      </w:tr>
      <w:tr w:rsidR="00261A3A" w:rsidRPr="00D37EEB" w14:paraId="26E8B484" w14:textId="77777777" w:rsidTr="00B66978">
        <w:trPr>
          <w:trHeight w:val="154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8CEF3C" w14:textId="13796959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longum sp. infantis</w:t>
            </w:r>
          </w:p>
          <w:p w14:paraId="74C528EB" w14:textId="034174FE" w:rsidR="00261A3A" w:rsidRPr="00D37EEB" w:rsidRDefault="00261A3A" w:rsidP="009937AB">
            <w:pPr>
              <w:rPr>
                <w:i/>
                <w:iCs/>
              </w:rPr>
            </w:pP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1997886" w14:textId="2484374F" w:rsidR="00261A3A" w:rsidRPr="00D37EEB" w:rsidRDefault="00261A3A" w:rsidP="009937AB">
            <w:r w:rsidRPr="00D37EEB">
              <w:t>JCM 1222</w:t>
            </w:r>
          </w:p>
          <w:p w14:paraId="4ABFB4EF" w14:textId="0131E834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0199D71" w14:textId="77777777" w:rsidR="00261A3A" w:rsidRPr="00D37EEB" w:rsidRDefault="00261A3A" w:rsidP="009937AB">
            <w:r w:rsidRPr="00D37EEB">
              <w:t>BIN-F: CGCGAGCAAAACAATGGTT</w:t>
            </w:r>
          </w:p>
          <w:p w14:paraId="378D0E84" w14:textId="41B9AB27" w:rsidR="00261A3A" w:rsidRPr="00D37EEB" w:rsidRDefault="00261A3A" w:rsidP="009937AB">
            <w:r w:rsidRPr="00D37EEB">
              <w:t>BIN-R: AACGATCGAAACGAACAATAGAGTT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215EF95" w14:textId="1F6FEA23" w:rsidR="00261A3A" w:rsidRPr="00D37EEB" w:rsidRDefault="00261A3A" w:rsidP="009937AB"/>
          <w:p w14:paraId="6E94E910" w14:textId="0E806E91" w:rsidR="00261A3A" w:rsidRPr="00D37EEB" w:rsidRDefault="00261A3A" w:rsidP="009937AB">
            <w:r w:rsidRPr="00D37EEB">
              <w:t>40 cycles:</w:t>
            </w:r>
          </w:p>
          <w:p w14:paraId="61BE0505" w14:textId="392C363E" w:rsidR="00261A3A" w:rsidRPr="00D37EEB" w:rsidRDefault="00261A3A" w:rsidP="009937AB">
            <w:r w:rsidRPr="00D37EEB">
              <w:t>95°C for 15 s</w:t>
            </w:r>
          </w:p>
          <w:p w14:paraId="3972A1B0" w14:textId="51D3748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DB1BE91" w14:textId="452AAAD1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Haarman&lt;/Author&gt;&lt;Year&gt;2005&lt;/Year&gt;&lt;RecNum&gt;4334&lt;/RecNum&gt;&lt;DisplayText&gt;[4]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4]</w:t>
            </w:r>
            <w:r>
              <w:fldChar w:fldCharType="end"/>
            </w:r>
          </w:p>
        </w:tc>
      </w:tr>
      <w:tr w:rsidR="00261A3A" w:rsidRPr="00D37EEB" w14:paraId="778A596B" w14:textId="77777777" w:rsidTr="009937AB">
        <w:trPr>
          <w:trHeight w:val="2110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1CE9F1" w14:textId="3D1605FC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ifidum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F4796FE" w14:textId="7F4A9FD9" w:rsidR="00261A3A" w:rsidRPr="00D37EEB" w:rsidRDefault="00261A3A" w:rsidP="009937AB">
            <w:r w:rsidRPr="00D37EEB">
              <w:t>JCM 1255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52DD41F" w14:textId="77777777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f: CTCCGCAGCCGACCCCGAGGTT</w:t>
            </w:r>
          </w:p>
          <w:p w14:paraId="7878834F" w14:textId="3B4375E5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r: TGGAAACCTTGCCGGAGGTCAGG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034180" w14:textId="701E7575" w:rsidR="00261A3A" w:rsidRPr="00D37EEB" w:rsidRDefault="00261A3A" w:rsidP="009937AB">
            <w:r w:rsidRPr="00D37EEB">
              <w:t>40 cycles:</w:t>
            </w:r>
          </w:p>
          <w:p w14:paraId="26F4BF7E" w14:textId="31DA1BAC" w:rsidR="00261A3A" w:rsidRPr="00D37EEB" w:rsidRDefault="00261A3A" w:rsidP="009937AB">
            <w:r w:rsidRPr="00D37EEB">
              <w:t>94°C for 15 s</w:t>
            </w:r>
          </w:p>
          <w:p w14:paraId="1662FF25" w14:textId="77777777" w:rsidR="00261A3A" w:rsidRPr="00D37EEB" w:rsidRDefault="00261A3A" w:rsidP="009937AB">
            <w:r w:rsidRPr="00D37EEB">
              <w:t>64°C for 15 s</w:t>
            </w:r>
          </w:p>
          <w:p w14:paraId="6EE2F505" w14:textId="77777777" w:rsidR="00261A3A" w:rsidRPr="00D37EEB" w:rsidRDefault="00261A3A" w:rsidP="009937AB">
            <w:r w:rsidRPr="00D37EEB">
              <w:t>72°C for 15 s</w:t>
            </w:r>
          </w:p>
          <w:p w14:paraId="42526369" w14:textId="13DEC511" w:rsidR="00261A3A" w:rsidRPr="00D37EEB" w:rsidRDefault="00261A3A" w:rsidP="009937AB">
            <w:r w:rsidRPr="00D37EEB">
              <w:t>83°C for 15 s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DBC9AC5" w14:textId="503AE481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Junick&lt;/Author&gt;&lt;Year&gt;2012&lt;/Year&gt;&lt;RecNum&gt;4335&lt;/RecNum&gt;&lt;DisplayText&gt;[5]&lt;/DisplayText&gt;&lt;record&gt;&lt;rec-number&gt;4335&lt;/rec-number&gt;&lt;foreign-keys&gt;&lt;key app="EN" db-id="par59pdxrerdpteza9spezpf9dtzeszzpdff" timestamp="1683070367"&gt;4335&lt;/key&gt;&lt;/foreign-keys&gt;&lt;ref-type name="Journal Article"&gt;17&lt;/ref-type&gt;&lt;contributors&gt;&lt;authors&gt;&lt;author&gt;Junick, J.&lt;/author&gt;&lt;author&gt;Blaut, M.&lt;/author&gt;&lt;/authors&gt;&lt;/contributors&gt;&lt;auth-address&gt;Department of Gastrointestinal Microbiology, German Institute of Nutrition Potsdam-Rehbruecke, Nuthetal, Germany.&lt;/auth-address&gt;&lt;titles&gt;&lt;title&gt;Quantification of human fecal bifidobacterium species by use of quantitative real-time PCR analysis targeting the groEL gene&lt;/title&gt;&lt;secondary-title&gt;Appl Environ Microbiol&lt;/secondary-title&gt;&lt;/titles&gt;&lt;periodical&gt;&lt;full-title&gt;Appl Environ Microbiol&lt;/full-title&gt;&lt;abbr-1&gt;Applied and environmental microbiology&lt;/abbr-1&gt;&lt;/periodical&gt;&lt;pages&gt;2613-22&lt;/pages&gt;&lt;volume&gt;78&lt;/volume&gt;&lt;number&gt;8&lt;/number&gt;&lt;edition&gt;20120203&lt;/edition&gt;&lt;keywords&gt;&lt;keyword&gt;Bacterial Load/*methods&lt;/keyword&gt;&lt;keyword&gt;Bifidobacterium/classification/genetics/*isolation &amp;amp; purification&lt;/keyword&gt;&lt;keyword&gt;Chaperonin 60/*genetics&lt;/keyword&gt;&lt;keyword&gt;Feces/*microbiology&lt;/keyword&gt;&lt;keyword&gt;Humans&lt;/keyword&gt;&lt;keyword&gt;Real-Time Polymerase Chain Reaction/*methods&lt;/keyword&gt;&lt;keyword&gt;Reproducibility of Results&lt;/keyword&gt;&lt;keyword&gt;Sensitivity and Specificity&lt;/keyword&gt;&lt;/keywords&gt;&lt;dates&gt;&lt;year&gt;2012&lt;/year&gt;&lt;pub-dates&gt;&lt;date&gt;Apr&lt;/date&gt;&lt;/pub-dates&gt;&lt;/dates&gt;&lt;isbn&gt;1098-5336 (Electronic)&amp;#xD;0099-2240 (Print)&amp;#xD;0099-2240 (Linking)&lt;/isbn&gt;&lt;accession-num&gt;22307308&lt;/accession-num&gt;&lt;urls&gt;&lt;related-urls&gt;&lt;url&gt;https://www.ncbi.nlm.nih.gov/pubmed/22307308&lt;/url&gt;&lt;/related-urls&gt;&lt;/urls&gt;&lt;custom2&gt;PMC3318781&lt;/custom2&gt;&lt;electronic-resource-num&gt;10.1128/AEM.07749-11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61A3A" w:rsidRPr="00D37EEB" w14:paraId="3B46D0C4" w14:textId="77777777" w:rsidTr="009937AB">
        <w:trPr>
          <w:trHeight w:val="1546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02D9DE4" w14:textId="1CC1F34A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reve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10F14CA" w14:textId="6CE332FA" w:rsidR="00261A3A" w:rsidRPr="00D37EEB" w:rsidRDefault="00261A3A" w:rsidP="009937AB">
            <w:r w:rsidRPr="00D37EEB">
              <w:t>JCM 1192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4BDCF40" w14:textId="77777777" w:rsidR="00261A3A" w:rsidRPr="00D37EEB" w:rsidRDefault="00261A3A" w:rsidP="009937AB">
            <w:r w:rsidRPr="00D37EEB">
              <w:t>BBR-F: GTGGTGGCTTGAGAACTGGATAG</w:t>
            </w:r>
          </w:p>
          <w:p w14:paraId="5A9D3EA8" w14:textId="0D865B4B" w:rsidR="00261A3A" w:rsidRPr="00D37EEB" w:rsidRDefault="00261A3A" w:rsidP="009937AB">
            <w:r w:rsidRPr="00D37EEB">
              <w:t>BBR-R: CAAAACGATCGAAACAAACACTAAA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5DD8B16" w14:textId="5B8CFFF7" w:rsidR="00261A3A" w:rsidRPr="00D37EEB" w:rsidRDefault="00261A3A" w:rsidP="009937AB">
            <w:r w:rsidRPr="00D37EEB">
              <w:t>40 cycles:</w:t>
            </w:r>
          </w:p>
          <w:p w14:paraId="7F2DB65C" w14:textId="1F065BD2" w:rsidR="00261A3A" w:rsidRPr="00D37EEB" w:rsidRDefault="00261A3A" w:rsidP="009937AB">
            <w:r w:rsidRPr="00D37EEB">
              <w:t>95°C for 15 s</w:t>
            </w:r>
          </w:p>
          <w:p w14:paraId="5D79927D" w14:textId="17B9F2CB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BF5AEFD" w14:textId="2BF5A6E3" w:rsidR="00261A3A" w:rsidRPr="00D37EEB" w:rsidRDefault="00B66978" w:rsidP="009937AB">
            <w:r>
              <w:fldChar w:fldCharType="begin"/>
            </w:r>
            <w:r w:rsidR="00622172">
              <w:instrText xml:space="preserve"> ADDIN EN.CITE &lt;EndNote&gt;&lt;Cite&gt;&lt;Author&gt;Haarman&lt;/Author&gt;&lt;Year&gt;2005&lt;/Year&gt;&lt;RecNum&gt;4334&lt;/RecNum&gt;&lt;DisplayText&gt;[4]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622172">
              <w:rPr>
                <w:noProof/>
              </w:rPr>
              <w:t>[4]</w:t>
            </w:r>
            <w:r>
              <w:fldChar w:fldCharType="end"/>
            </w:r>
          </w:p>
        </w:tc>
      </w:tr>
      <w:tr w:rsidR="00261A3A" w:rsidRPr="00D37EEB" w14:paraId="2B8FB756" w14:textId="77777777" w:rsidTr="009937AB">
        <w:trPr>
          <w:trHeight w:val="1824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DC43D3" w14:textId="00E9457C" w:rsidR="00261A3A" w:rsidRPr="00D37EEB" w:rsidRDefault="00261A3A" w:rsidP="009937AB">
            <w:r w:rsidRPr="00D37EEB">
              <w:rPr>
                <w:i/>
                <w:iCs/>
              </w:rPr>
              <w:t>Fut2</w:t>
            </w:r>
            <w:r w:rsidRPr="00D37EEB">
              <w:t xml:space="preserve"> 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F22C5E7" w14:textId="0311949F" w:rsidR="00261A3A" w:rsidRPr="00D37EEB" w:rsidRDefault="00261A3A" w:rsidP="009937AB">
            <w:r w:rsidRPr="00D37EEB">
              <w:t>N/A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9E41214" w14:textId="77777777" w:rsidR="00261A3A" w:rsidRPr="00D37EEB" w:rsidRDefault="00261A3A" w:rsidP="009937AB">
            <w:r w:rsidRPr="00D37EEB">
              <w:t>mFut2KO_F: GGCACAATGCAGATGATTAG</w:t>
            </w:r>
          </w:p>
          <w:p w14:paraId="7D964967" w14:textId="77777777" w:rsidR="00261A3A" w:rsidRPr="00D37EEB" w:rsidRDefault="00261A3A" w:rsidP="009937AB">
            <w:r w:rsidRPr="00D37EEB">
              <w:t>mFut2KO_R1: GCTTCACTATTCGTTGCTGG</w:t>
            </w:r>
          </w:p>
          <w:p w14:paraId="440EF700" w14:textId="7F1C2E1E" w:rsidR="00261A3A" w:rsidRPr="00D37EEB" w:rsidRDefault="00261A3A" w:rsidP="009937AB">
            <w:r w:rsidRPr="00D37EEB">
              <w:t>mFut2KO_R2: AGTTTTCAGGAACAGGAGCC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F2A4CD" w14:textId="4B448750" w:rsidR="00261A3A" w:rsidRPr="00D37EEB" w:rsidRDefault="00261A3A" w:rsidP="009937AB">
            <w:r w:rsidRPr="00D37EEB">
              <w:t>45 cycles:</w:t>
            </w:r>
          </w:p>
          <w:p w14:paraId="68A904BE" w14:textId="3E1D73D3" w:rsidR="00261A3A" w:rsidRPr="00D37EEB" w:rsidRDefault="00261A3A" w:rsidP="009937AB">
            <w:r w:rsidRPr="00D37EEB">
              <w:t>95°C for 15 s</w:t>
            </w:r>
          </w:p>
          <w:p w14:paraId="0D268ACD" w14:textId="3727D6A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A79F1C" w14:textId="66CB89AE" w:rsidR="00261A3A" w:rsidRPr="00D37EEB" w:rsidRDefault="001150FD" w:rsidP="009937AB">
            <w:r w:rsidRPr="00D37EEB">
              <w:t>T</w:t>
            </w:r>
            <w:r w:rsidR="00261A3A" w:rsidRPr="00D37EEB">
              <w:t>his study</w:t>
            </w:r>
          </w:p>
        </w:tc>
      </w:tr>
    </w:tbl>
    <w:p w14:paraId="0AD861AE" w14:textId="77777777" w:rsidR="00FF2760" w:rsidRPr="00D37EEB" w:rsidRDefault="00FF2760" w:rsidP="00F62411">
      <w:pPr>
        <w:spacing w:line="360" w:lineRule="auto"/>
      </w:pPr>
    </w:p>
    <w:p w14:paraId="75071A6C" w14:textId="77777777" w:rsidR="00DF38DA" w:rsidRDefault="00DF38DA">
      <w:r>
        <w:br w:type="page"/>
      </w:r>
    </w:p>
    <w:p w14:paraId="6BE69EB5" w14:textId="5F3615A2" w:rsidR="00DF38DA" w:rsidRPr="00D37EEB" w:rsidRDefault="00EA659E" w:rsidP="00DF38DA">
      <w:pPr>
        <w:spacing w:line="360" w:lineRule="auto"/>
      </w:pPr>
      <w:r>
        <w:rPr>
          <w:b/>
          <w:bCs/>
        </w:rPr>
        <w:lastRenderedPageBreak/>
        <w:t>Table S3</w:t>
      </w:r>
      <w:r w:rsidR="00DF38DA" w:rsidRPr="00D37EEB">
        <w:rPr>
          <w:b/>
          <w:bCs/>
        </w:rPr>
        <w:t>.</w:t>
      </w:r>
      <w:r w:rsidR="00DF38DA" w:rsidRPr="00D37EEB">
        <w:t xml:space="preserve"> Genotype and sex effect on Microbiome composition</w:t>
      </w:r>
    </w:p>
    <w:tbl>
      <w:tblPr>
        <w:tblW w:w="895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30"/>
        <w:gridCol w:w="3318"/>
        <w:gridCol w:w="1160"/>
        <w:gridCol w:w="1106"/>
        <w:gridCol w:w="1142"/>
      </w:tblGrid>
      <w:tr w:rsidR="00DF38DA" w:rsidRPr="00D37EEB" w14:paraId="4130B732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636EBB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odel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9BC1D7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Covariates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684100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R</w:t>
            </w:r>
            <w:r w:rsidRPr="00D37EEB">
              <w:rPr>
                <w:color w:val="FFFFFF" w:themeColor="background1"/>
                <w:vertAlign w:val="superscript"/>
              </w:rPr>
              <w:t>2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928C6C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F</w:t>
            </w:r>
            <w:r w:rsidRPr="00D37EEB">
              <w:rPr>
                <w:color w:val="FFFFFF" w:themeColor="background1"/>
              </w:rPr>
              <w:t xml:space="preserve"> value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21C289" w14:textId="27ABCE28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Pr="00D37EEB">
              <w:rPr>
                <w:color w:val="FFFFFF" w:themeColor="background1"/>
              </w:rPr>
              <w:t xml:space="preserve"> values</w:t>
            </w:r>
            <w:r w:rsidR="00493AA1">
              <w:rPr>
                <w:color w:val="FFFFFF" w:themeColor="background1"/>
              </w:rPr>
              <w:t>*</w:t>
            </w:r>
          </w:p>
        </w:tc>
      </w:tr>
      <w:tr w:rsidR="00DF38DA" w:rsidRPr="00D37EEB" w14:paraId="6D90B5B1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F0C034" w14:textId="77777777" w:rsidR="00DF38DA" w:rsidRPr="00D37EEB" w:rsidRDefault="00DF38DA" w:rsidP="009A0DF4">
            <w:pPr>
              <w:spacing w:line="360" w:lineRule="auto"/>
            </w:pPr>
            <w:r w:rsidRPr="00D37EEB">
              <w:t>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0A3680" w14:textId="77777777" w:rsidR="00DF38DA" w:rsidRPr="00D37EEB" w:rsidRDefault="00DF38DA" w:rsidP="009A0DF4">
            <w:pPr>
              <w:spacing w:line="360" w:lineRule="auto"/>
            </w:pPr>
            <w:r w:rsidRPr="00D37EEB">
              <w:t>Genotype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D99B66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C2B7C2A" w14:textId="77777777" w:rsidR="00DF38DA" w:rsidRPr="00D37EEB" w:rsidRDefault="00DF38DA" w:rsidP="009A0DF4">
            <w:pPr>
              <w:spacing w:line="360" w:lineRule="auto"/>
            </w:pPr>
            <w:r w:rsidRPr="00D37EEB">
              <w:t>2.74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46FE24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</w:tr>
      <w:tr w:rsidR="00DF38DA" w:rsidRPr="00D37EEB" w14:paraId="3237F4EE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97490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D86F06" w14:textId="77777777" w:rsidR="00DF38DA" w:rsidRPr="00D37EEB" w:rsidRDefault="00DF38DA" w:rsidP="009A0DF4">
            <w:pPr>
              <w:spacing w:line="360" w:lineRule="auto"/>
            </w:pPr>
            <w:r w:rsidRPr="00D37EEB">
              <w:t>Sex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2813D8" w14:textId="77777777" w:rsidR="00DF38DA" w:rsidRPr="00D37EEB" w:rsidRDefault="00DF38DA" w:rsidP="009A0DF4">
            <w:pPr>
              <w:spacing w:line="360" w:lineRule="auto"/>
            </w:pPr>
            <w:r w:rsidRPr="00D37EEB">
              <w:t>0.022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8E1711" w14:textId="77777777" w:rsidR="00DF38DA" w:rsidRPr="00D37EEB" w:rsidRDefault="00DF38DA" w:rsidP="009A0DF4">
            <w:pPr>
              <w:spacing w:line="360" w:lineRule="auto"/>
            </w:pPr>
            <w:r w:rsidRPr="00D37EEB">
              <w:t>2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17B999" w14:textId="77777777" w:rsidR="00DF38DA" w:rsidRPr="00D37EEB" w:rsidRDefault="00DF38DA" w:rsidP="009A0DF4">
            <w:pPr>
              <w:spacing w:line="360" w:lineRule="auto"/>
            </w:pPr>
            <w:r w:rsidRPr="00D37EEB">
              <w:t>0.072</w:t>
            </w:r>
          </w:p>
        </w:tc>
      </w:tr>
      <w:tr w:rsidR="00DF38DA" w:rsidRPr="00D37EEB" w14:paraId="30635F7F" w14:textId="77777777" w:rsidTr="009A0DF4">
        <w:trPr>
          <w:trHeight w:val="382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BC19D7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381C9A" w14:textId="77777777" w:rsidR="00DF38DA" w:rsidRPr="00D37EEB" w:rsidRDefault="00DF38DA" w:rsidP="009A0DF4">
            <w:pPr>
              <w:spacing w:line="360" w:lineRule="auto"/>
            </w:pPr>
            <w:r w:rsidRPr="00D37EEB">
              <w:t xml:space="preserve">Cage (nested in Genotype </w:t>
            </w:r>
            <w:r>
              <w:t>+</w:t>
            </w:r>
            <w:r w:rsidRPr="00D37EEB">
              <w:t xml:space="preserve"> Sex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AE356E" w14:textId="77777777" w:rsidR="00DF38DA" w:rsidRPr="00D37EEB" w:rsidRDefault="00DF38DA" w:rsidP="009A0DF4">
            <w:pPr>
              <w:spacing w:line="360" w:lineRule="auto"/>
            </w:pPr>
            <w:r w:rsidRPr="00D37EEB">
              <w:t>0.49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44B5F8" w14:textId="77777777" w:rsidR="00DF38DA" w:rsidRPr="00D37EEB" w:rsidRDefault="00DF38DA" w:rsidP="009A0DF4">
            <w:pPr>
              <w:spacing w:line="360" w:lineRule="auto"/>
            </w:pPr>
            <w:r w:rsidRPr="00D37EEB">
              <w:t>3.0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05D259" w14:textId="77777777" w:rsidR="00DF38DA" w:rsidRPr="00D37EEB" w:rsidRDefault="00DF38DA" w:rsidP="009A0DF4">
            <w:pPr>
              <w:spacing w:line="360" w:lineRule="auto"/>
            </w:pPr>
            <w:r w:rsidRPr="00D37EEB">
              <w:t>0.0001</w:t>
            </w:r>
          </w:p>
        </w:tc>
      </w:tr>
      <w:tr w:rsidR="00DF38DA" w:rsidRPr="00D37EEB" w14:paraId="0A6139A7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5369B2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0AB458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B5765A" w14:textId="77777777" w:rsidR="00DF38DA" w:rsidRPr="00D37EEB" w:rsidRDefault="00DF38DA" w:rsidP="009A0DF4">
            <w:pPr>
              <w:spacing w:line="360" w:lineRule="auto"/>
            </w:pPr>
            <w:r w:rsidRPr="00D37EEB">
              <w:t>0.46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8A2133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D289EC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794DAE9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EED75F6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D34459" w14:textId="77777777" w:rsidR="00DF38DA" w:rsidRPr="00D37EEB" w:rsidRDefault="00DF38DA" w:rsidP="009A0DF4">
            <w:pPr>
              <w:spacing w:line="360" w:lineRule="auto"/>
            </w:pPr>
            <w:r w:rsidRPr="00D37EEB">
              <w:t>Tot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F1C5F9" w14:textId="77777777" w:rsidR="00DF38DA" w:rsidRPr="00D37EEB" w:rsidRDefault="00DF38DA" w:rsidP="009A0DF4">
            <w:pPr>
              <w:spacing w:line="360" w:lineRule="auto"/>
            </w:pPr>
            <w:r w:rsidRPr="00D37EEB">
              <w:t>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44D1C6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307D8E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0A467EDE" w14:textId="77777777" w:rsidTr="009A0DF4">
        <w:trPr>
          <w:trHeight w:val="349"/>
        </w:trPr>
        <w:tc>
          <w:tcPr>
            <w:tcW w:w="2230" w:type="dxa"/>
            <w:vMerge w:val="restart"/>
            <w:tcBorders>
              <w:top w:val="single" w:sz="8" w:space="0" w:color="000000"/>
              <w:left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30AACE" w14:textId="77777777" w:rsidR="00DF38DA" w:rsidRPr="00D37EEB" w:rsidRDefault="00DF38DA" w:rsidP="009A0DF4">
            <w:pPr>
              <w:spacing w:line="360" w:lineRule="auto"/>
            </w:pPr>
            <w:r w:rsidRPr="00D37EEB">
              <w:t>Pair-wise 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157EB9" w14:textId="77777777" w:rsidR="00DF38DA" w:rsidRPr="00D37EEB" w:rsidRDefault="00DF38DA" w:rsidP="009A0DF4">
            <w:pPr>
              <w:spacing w:line="360" w:lineRule="auto"/>
            </w:pPr>
            <w:r w:rsidRPr="00D37EEB">
              <w:t>Genotype x Sex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5AB4989" w14:textId="77777777" w:rsidR="00DF38DA" w:rsidRPr="00D37EEB" w:rsidRDefault="00DF38DA" w:rsidP="009A0DF4">
            <w:pPr>
              <w:spacing w:line="360" w:lineRule="auto"/>
            </w:pPr>
            <w:r w:rsidRPr="00D37EEB">
              <w:t>0.11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30EDCE" w14:textId="77777777" w:rsidR="00DF38DA" w:rsidRPr="00D37EEB" w:rsidRDefault="00DF38DA" w:rsidP="009A0DF4">
            <w:pPr>
              <w:spacing w:line="360" w:lineRule="auto"/>
            </w:pPr>
            <w:r w:rsidRPr="00D37EEB">
              <w:t>2.38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1FB3ED" w14:textId="77777777" w:rsidR="00DF38DA" w:rsidRPr="00D37EEB" w:rsidRDefault="00DF38DA" w:rsidP="009A0DF4">
            <w:pPr>
              <w:spacing w:line="360" w:lineRule="auto"/>
            </w:pPr>
            <w:r w:rsidRPr="00D37EEB">
              <w:t>0.0068</w:t>
            </w:r>
          </w:p>
        </w:tc>
      </w:tr>
      <w:tr w:rsidR="00DF38DA" w:rsidRPr="00D37EEB" w14:paraId="31D7DC08" w14:textId="77777777" w:rsidTr="009A0DF4">
        <w:trPr>
          <w:trHeight w:val="334"/>
        </w:trPr>
        <w:tc>
          <w:tcPr>
            <w:tcW w:w="2230" w:type="dxa"/>
            <w:vMerge/>
            <w:tcBorders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7DB030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CFB59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A38456" w14:textId="77777777" w:rsidR="00DF38DA" w:rsidRPr="00D37EEB" w:rsidRDefault="00DF38DA" w:rsidP="009A0DF4">
            <w:pPr>
              <w:spacing w:line="360" w:lineRule="auto"/>
            </w:pPr>
            <w:r w:rsidRPr="00D37EEB">
              <w:t>0.8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18AC82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E9EEC3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252618F8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20FCA4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890256" w14:textId="77777777" w:rsidR="00DF38DA" w:rsidRPr="00D37EEB" w:rsidRDefault="00DF38DA" w:rsidP="009A0DF4">
            <w:pPr>
              <w:spacing w:line="360" w:lineRule="auto"/>
            </w:pPr>
            <w:r w:rsidRPr="00D37EEB">
              <w:t>Male (WT vs KO)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2B6028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1499E1" w14:textId="77777777" w:rsidR="00DF38DA" w:rsidRPr="00D37EEB" w:rsidRDefault="00DF38DA" w:rsidP="009A0DF4">
            <w:pPr>
              <w:spacing w:line="360" w:lineRule="auto"/>
            </w:pPr>
            <w:r w:rsidRPr="00D37EEB">
              <w:t>4.28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85FFAD2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  <w:tr w:rsidR="00DF38DA" w:rsidRPr="00D37EEB" w14:paraId="0A9ADBB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98A1E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7891E60" w14:textId="77777777" w:rsidR="00DF38DA" w:rsidRPr="00D37EEB" w:rsidRDefault="00DF38DA" w:rsidP="009A0DF4">
            <w:pPr>
              <w:spacing w:line="360" w:lineRule="auto"/>
            </w:pPr>
            <w:r w:rsidRPr="00D37EEB">
              <w:t>Female (WT vs KO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5F0678" w14:textId="77777777" w:rsidR="00DF38DA" w:rsidRPr="00D37EEB" w:rsidRDefault="00DF38DA" w:rsidP="009A0DF4">
            <w:pPr>
              <w:spacing w:line="360" w:lineRule="auto"/>
            </w:pPr>
            <w:r w:rsidRPr="00D37EEB">
              <w:t>0.037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87E8E9" w14:textId="77777777" w:rsidR="00DF38DA" w:rsidRPr="00D37EEB" w:rsidRDefault="00DF38DA" w:rsidP="009A0DF4">
            <w:pPr>
              <w:spacing w:line="360" w:lineRule="auto"/>
            </w:pPr>
            <w:r w:rsidRPr="00D37EEB">
              <w:t>1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FEF8C9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089C1DB6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71EC9549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1C280820" w14:textId="77777777" w:rsidR="00DF38DA" w:rsidRPr="00D37EEB" w:rsidRDefault="00DF38DA" w:rsidP="009A0DF4">
            <w:pPr>
              <w:spacing w:line="360" w:lineRule="auto"/>
            </w:pPr>
            <w:r w:rsidRPr="00D37EEB">
              <w:t>WT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CC6C7F" w14:textId="77777777" w:rsidR="00DF38DA" w:rsidRPr="00D37EEB" w:rsidRDefault="00DF38DA" w:rsidP="009A0DF4">
            <w:pPr>
              <w:spacing w:line="360" w:lineRule="auto"/>
            </w:pPr>
            <w:r w:rsidRPr="00D37EEB">
              <w:t>0.04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2B6B18CF" w14:textId="77777777" w:rsidR="00DF38DA" w:rsidRPr="00D37EEB" w:rsidRDefault="00DF38DA" w:rsidP="009A0DF4">
            <w:pPr>
              <w:spacing w:line="360" w:lineRule="auto"/>
            </w:pPr>
            <w:r w:rsidRPr="00D37EEB">
              <w:t>1.2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A37A6A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3E939E9A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682C837D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EBD5158" w14:textId="77777777" w:rsidR="00DF38DA" w:rsidRPr="00D37EEB" w:rsidRDefault="00DF38DA" w:rsidP="009A0DF4">
            <w:pPr>
              <w:spacing w:line="360" w:lineRule="auto"/>
            </w:pPr>
            <w:r w:rsidRPr="00D37EEB">
              <w:t>KO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644E9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E4B01" w14:textId="77777777" w:rsidR="00DF38DA" w:rsidRPr="00D37EEB" w:rsidRDefault="00DF38DA" w:rsidP="009A0DF4">
            <w:pPr>
              <w:spacing w:line="360" w:lineRule="auto"/>
            </w:pPr>
            <w:r w:rsidRPr="00D37EEB">
              <w:t>4.02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3C02D38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</w:tbl>
    <w:p w14:paraId="40384AF1" w14:textId="77777777" w:rsidR="00DF38DA" w:rsidRPr="00D37EEB" w:rsidRDefault="00DF38DA" w:rsidP="00DF38DA">
      <w:pPr>
        <w:spacing w:line="360" w:lineRule="auto"/>
      </w:pPr>
      <w:r w:rsidRPr="00D37EEB">
        <w:t xml:space="preserve">* </w:t>
      </w:r>
      <w:r w:rsidRPr="00493AA1">
        <w:rPr>
          <w:i/>
          <w:iCs/>
        </w:rPr>
        <w:t>P</w:t>
      </w:r>
      <w:r w:rsidRPr="00D37EEB">
        <w:t xml:space="preserve"> value after FDR correction</w:t>
      </w:r>
    </w:p>
    <w:p w14:paraId="4A9FE6F4" w14:textId="77777777" w:rsidR="00DF38DA" w:rsidRPr="00D37EEB" w:rsidRDefault="00DF38DA" w:rsidP="00DF38DA">
      <w:pPr>
        <w:spacing w:line="360" w:lineRule="auto"/>
      </w:pPr>
    </w:p>
    <w:tbl>
      <w:tblPr>
        <w:tblpPr w:leftFromText="180" w:rightFromText="180" w:vertAnchor="text" w:horzAnchor="margin" w:tblpY="357"/>
        <w:tblW w:w="8910" w:type="dxa"/>
        <w:tblLook w:val="04A0" w:firstRow="1" w:lastRow="0" w:firstColumn="1" w:lastColumn="0" w:noHBand="0" w:noVBand="1"/>
      </w:tblPr>
      <w:tblGrid>
        <w:gridCol w:w="2960"/>
        <w:gridCol w:w="1977"/>
        <w:gridCol w:w="2399"/>
        <w:gridCol w:w="1574"/>
      </w:tblGrid>
      <w:tr w:rsidR="00DF38DA" w:rsidRPr="00D37EEB" w14:paraId="0348FF61" w14:textId="77777777" w:rsidTr="009A0DF4">
        <w:trPr>
          <w:trHeight w:val="367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736BEB97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axa</w:t>
            </w:r>
          </w:p>
        </w:tc>
        <w:tc>
          <w:tcPr>
            <w:tcW w:w="1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E39EE9A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reatment</w:t>
            </w: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5F834F67" w14:textId="1AB9653D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edian colony counts</w:t>
            </w:r>
          </w:p>
          <w:p w14:paraId="4B8A0ADE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(IQR, log10 CFU/mL)</w:t>
            </w: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9CFC86F" w14:textId="4DFEC56C" w:rsidR="00DF38DA" w:rsidRPr="00D37EEB" w:rsidRDefault="00493AA1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="00DF38DA" w:rsidRPr="00D37EEB">
              <w:rPr>
                <w:color w:val="FFFFFF" w:themeColor="background1"/>
              </w:rPr>
              <w:t xml:space="preserve"> value</w:t>
            </w:r>
          </w:p>
        </w:tc>
      </w:tr>
      <w:tr w:rsidR="00DF38DA" w:rsidRPr="00D37EEB" w14:paraId="3F7BF155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9D06E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Escherichia coli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DDB8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C03D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93 [IQR=8.84, 9.00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D211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3E9DEA6C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632A2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21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9C09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7 [IQR=7.28, 7.76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E068C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06DD3B1D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7089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 xml:space="preserve">Enterococcus faecalis 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CDD8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9F66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4 [IQR=7.54, 7.57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9F44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29</w:t>
            </w:r>
          </w:p>
        </w:tc>
      </w:tr>
      <w:tr w:rsidR="00DF38DA" w:rsidRPr="00D37EEB" w14:paraId="30FA5610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1698D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B31E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5F8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32 [IQR=8.27, 8.37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45DB49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35B4BF4B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475C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Lactobacillus murinus/</w:t>
            </w:r>
            <w:proofErr w:type="spellStart"/>
            <w:r w:rsidRPr="00D37EEB">
              <w:rPr>
                <w:i/>
                <w:iCs/>
                <w:color w:val="000000"/>
              </w:rPr>
              <w:t>reuteri</w:t>
            </w:r>
            <w:proofErr w:type="spellEnd"/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76EE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7117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6.94 [IQR=6.89, 6.96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64293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2BF0F974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B7B6E" w14:textId="77777777" w:rsidR="00DF38DA" w:rsidRPr="00D37EEB" w:rsidRDefault="00DF38DA" w:rsidP="009A0DF4">
            <w:pPr>
              <w:rPr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B2D5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7182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72 [IQR=7.61, 7.84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771AD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</w:tbl>
    <w:p w14:paraId="569E9781" w14:textId="3AF9D343" w:rsidR="00DF38DA" w:rsidRPr="00D37EEB" w:rsidRDefault="00EA659E" w:rsidP="00DF38DA">
      <w:pPr>
        <w:spacing w:line="360" w:lineRule="auto"/>
      </w:pPr>
      <w:r>
        <w:rPr>
          <w:b/>
          <w:bCs/>
        </w:rPr>
        <w:t>Table S</w:t>
      </w:r>
      <w:r w:rsidR="00EA7ADE">
        <w:rPr>
          <w:b/>
          <w:bCs/>
        </w:rPr>
        <w:t>5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 w:rsidRPr="00D37EEB">
        <w:rPr>
          <w:i/>
          <w:iCs/>
        </w:rPr>
        <w:t>In vitro</w:t>
      </w:r>
      <w:r w:rsidR="00DF38DA" w:rsidRPr="00D37EEB">
        <w:t xml:space="preserve"> culture of faecal bacteria following by glycan exposure</w:t>
      </w:r>
    </w:p>
    <w:p w14:paraId="1D270AD4" w14:textId="77777777" w:rsidR="00DF38DA" w:rsidRPr="00D37EEB" w:rsidRDefault="00DF38DA" w:rsidP="00DF38DA">
      <w:pPr>
        <w:spacing w:line="360" w:lineRule="auto"/>
      </w:pPr>
    </w:p>
    <w:p w14:paraId="4B02D9FE" w14:textId="2C8B3F46" w:rsidR="00072681" w:rsidRPr="00D37EEB" w:rsidRDefault="00072681" w:rsidP="00F62411">
      <w:pPr>
        <w:spacing w:line="360" w:lineRule="auto"/>
      </w:pPr>
      <w:r w:rsidRPr="00D37EEB">
        <w:br w:type="page"/>
      </w:r>
    </w:p>
    <w:p w14:paraId="25528E29" w14:textId="77777777" w:rsidR="00DF38DA" w:rsidRPr="00D37EEB" w:rsidRDefault="00DF38DA" w:rsidP="00DF38DA">
      <w:pPr>
        <w:spacing w:line="360" w:lineRule="auto"/>
        <w:jc w:val="center"/>
      </w:pPr>
      <w:r w:rsidRPr="00D37EEB">
        <w:rPr>
          <w:noProof/>
        </w:rPr>
        <w:lastRenderedPageBreak/>
        <w:drawing>
          <wp:inline distT="0" distB="0" distL="0" distR="0" wp14:anchorId="7125032D" wp14:editId="33F7BD20">
            <wp:extent cx="5100320" cy="7715250"/>
            <wp:effectExtent l="0" t="0" r="5080" b="6350"/>
            <wp:docPr id="5" name="Picture 5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alendar&#10;&#10;Description automatically generated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87" t="3176" r="5460" b="1516"/>
                    <a:stretch/>
                  </pic:blipFill>
                  <pic:spPr bwMode="auto">
                    <a:xfrm>
                      <a:off x="0" y="0"/>
                      <a:ext cx="5100638" cy="77157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247839" w14:textId="2A547A46" w:rsidR="00DF38DA" w:rsidRPr="00D37EEB" w:rsidRDefault="00997087" w:rsidP="00DF38DA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DF38DA">
        <w:rPr>
          <w:b/>
          <w:bCs/>
        </w:rPr>
        <w:t>1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>
        <w:t xml:space="preserve">Representative images of large intestine tissue from </w:t>
      </w:r>
      <w:r w:rsidR="00DF38DA" w:rsidRPr="00541A2B">
        <w:rPr>
          <w:i/>
          <w:iCs/>
        </w:rPr>
        <w:t>Fut2</w:t>
      </w:r>
      <w:r w:rsidR="00DF38DA" w:rsidRPr="00B66978">
        <w:rPr>
          <w:vertAlign w:val="superscript"/>
        </w:rPr>
        <w:t>WT</w:t>
      </w:r>
      <w:r w:rsidR="00DF38DA">
        <w:t xml:space="preserve"> and </w:t>
      </w:r>
      <w:r w:rsidR="00DF38DA" w:rsidRPr="00541A2B">
        <w:rPr>
          <w:i/>
          <w:iCs/>
        </w:rPr>
        <w:t>Fut2</w:t>
      </w:r>
      <w:r w:rsidR="00DF38DA">
        <w:rPr>
          <w:vertAlign w:val="superscript"/>
        </w:rPr>
        <w:t>KO</w:t>
      </w:r>
      <w:r w:rsidR="00DF38DA" w:rsidRPr="00D37EEB">
        <w:t xml:space="preserve"> </w:t>
      </w:r>
      <w:r w:rsidR="00DF38DA">
        <w:t xml:space="preserve">mice stained with HRP-conjugated UEA-1 lectin. Confirming loss of </w:t>
      </w:r>
      <w:proofErr w:type="gramStart"/>
      <w:r w:rsidR="00DF38DA">
        <w:t>α(</w:t>
      </w:r>
      <w:proofErr w:type="gramEnd"/>
      <w:r w:rsidR="00DF38DA">
        <w:t xml:space="preserve">1,2)-fucosylated glycan production in KO mice. </w:t>
      </w:r>
    </w:p>
    <w:p w14:paraId="61CAA3A9" w14:textId="18226027" w:rsidR="000D73DC" w:rsidRPr="00D37EEB" w:rsidRDefault="00622172" w:rsidP="000D73DC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79CF796D" wp14:editId="17EF9FE2">
            <wp:extent cx="3185103" cy="7589724"/>
            <wp:effectExtent l="0" t="0" r="3175" b="5080"/>
            <wp:docPr id="1" name="Picture 1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graph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684"/>
                    <a:stretch/>
                  </pic:blipFill>
                  <pic:spPr bwMode="auto">
                    <a:xfrm>
                      <a:off x="0" y="0"/>
                      <a:ext cx="3185248" cy="75900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F574F2" w14:textId="27DE4F76" w:rsidR="000D73DC" w:rsidRPr="00D37EEB" w:rsidRDefault="000D73DC" w:rsidP="000D73DC">
      <w:pPr>
        <w:spacing w:line="360" w:lineRule="auto"/>
        <w:jc w:val="both"/>
      </w:pPr>
      <w:r>
        <w:rPr>
          <w:b/>
          <w:bCs/>
        </w:rPr>
        <w:t>Fig. S2</w:t>
      </w:r>
      <w:r w:rsidRPr="00D37EEB">
        <w:t xml:space="preserve"> </w:t>
      </w:r>
      <w:r>
        <w:t xml:space="preserve">Anaerobic </w:t>
      </w:r>
      <w:r w:rsidRPr="00541A2B">
        <w:rPr>
          <w:i/>
          <w:iCs/>
        </w:rPr>
        <w:t>in vitro</w:t>
      </w:r>
      <w:r>
        <w:t xml:space="preserve"> growth of </w:t>
      </w:r>
      <w:r w:rsidRPr="00D52567">
        <w:rPr>
          <w:i/>
          <w:iCs/>
        </w:rPr>
        <w:t>Bifidobacterium</w:t>
      </w:r>
      <w:r>
        <w:t xml:space="preserve"> species either with or without 2</w:t>
      </w:r>
      <w:r w:rsidRPr="00BD34D1">
        <w:t>ˈ</w:t>
      </w:r>
      <w:r>
        <w:t>-fucosyllactose (2</w:t>
      </w:r>
      <w:r w:rsidRPr="00BD34D1">
        <w:t>ˈ</w:t>
      </w:r>
      <w:r>
        <w:t xml:space="preserve">-FL) supplementation. Showing immediate enhanced growth of </w:t>
      </w:r>
      <w:r w:rsidRPr="00541A2B">
        <w:rPr>
          <w:i/>
          <w:iCs/>
        </w:rPr>
        <w:t>B. infantis</w:t>
      </w:r>
      <w:r>
        <w:rPr>
          <w:i/>
          <w:iCs/>
        </w:rPr>
        <w:t xml:space="preserve"> </w:t>
      </w:r>
      <w:r>
        <w:t>with supplementation, reflecting genetic ability to internalise and metabolise 2</w:t>
      </w:r>
      <w:r w:rsidRPr="00BD34D1">
        <w:t>ˈ</w:t>
      </w:r>
      <w:r>
        <w:t xml:space="preserve">-FL. </w:t>
      </w:r>
      <w:r w:rsidRPr="00541A2B">
        <w:rPr>
          <w:i/>
          <w:iCs/>
        </w:rPr>
        <w:t>B. bifidum</w:t>
      </w:r>
      <w:r>
        <w:t xml:space="preserve"> shows longer duration until enhanced growth. </w:t>
      </w:r>
      <w:r w:rsidRPr="00541A2B">
        <w:rPr>
          <w:i/>
          <w:iCs/>
        </w:rPr>
        <w:t>B. breve</w:t>
      </w:r>
      <w:r>
        <w:t xml:space="preserve"> shows no enhanced growth with 2</w:t>
      </w:r>
      <w:r w:rsidRPr="00BD34D1">
        <w:t>ˈ</w:t>
      </w:r>
      <w:r>
        <w:t>-FL.</w:t>
      </w:r>
    </w:p>
    <w:p w14:paraId="0DE5DBCE" w14:textId="73F96C49" w:rsidR="00DF38DA" w:rsidRDefault="00622172" w:rsidP="00F62411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42BC2C92" wp14:editId="7DD32368">
            <wp:extent cx="5727700" cy="4802459"/>
            <wp:effectExtent l="0" t="0" r="0" b="0"/>
            <wp:docPr id="2" name="Picture 2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screenshot of a graph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9" b="39759"/>
                    <a:stretch/>
                  </pic:blipFill>
                  <pic:spPr bwMode="auto">
                    <a:xfrm>
                      <a:off x="0" y="0"/>
                      <a:ext cx="5727700" cy="48024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61ED99" w14:textId="32E81039" w:rsidR="00072681" w:rsidRPr="00D37EEB" w:rsidRDefault="00072681" w:rsidP="00F62411">
      <w:pPr>
        <w:spacing w:line="360" w:lineRule="auto"/>
      </w:pPr>
    </w:p>
    <w:p w14:paraId="742F953C" w14:textId="3068C85B" w:rsidR="001150FD" w:rsidRPr="00D37EEB" w:rsidRDefault="00997087" w:rsidP="00F62411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3</w:t>
      </w:r>
      <w:r w:rsidR="001150FD" w:rsidRPr="00D37EEB">
        <w:t xml:space="preserve"> </w:t>
      </w:r>
      <w:r w:rsidR="00541A2B">
        <w:t xml:space="preserve">Faecal microbiota </w:t>
      </w:r>
      <w:r w:rsidR="001150FD" w:rsidRPr="00D37EEB">
        <w:sym w:font="Symbol" w:char="F061"/>
      </w:r>
      <w:r w:rsidR="001150FD" w:rsidRPr="00D37EEB">
        <w:t xml:space="preserve">-diversity in </w:t>
      </w:r>
      <w:r w:rsidR="00541A2B">
        <w:t>m</w:t>
      </w:r>
      <w:r w:rsidR="001150FD" w:rsidRPr="00D37EEB">
        <w:t xml:space="preserve">ale </w:t>
      </w:r>
      <w:r w:rsidR="006946A8" w:rsidRPr="00541A2B">
        <w:rPr>
          <w:i/>
          <w:iCs/>
        </w:rPr>
        <w:t>Fut2</w:t>
      </w:r>
      <w:r w:rsidR="006946A8" w:rsidRPr="00B66978">
        <w:rPr>
          <w:vertAlign w:val="superscript"/>
        </w:rPr>
        <w:t>WT</w:t>
      </w:r>
      <w:r w:rsidR="006946A8">
        <w:t xml:space="preserve"> and </w:t>
      </w:r>
      <w:r w:rsidR="006946A8" w:rsidRPr="00541A2B">
        <w:rPr>
          <w:i/>
          <w:iCs/>
        </w:rPr>
        <w:t>Fut2</w:t>
      </w:r>
      <w:r w:rsidR="006946A8">
        <w:rPr>
          <w:vertAlign w:val="superscript"/>
        </w:rPr>
        <w:t>KO</w:t>
      </w:r>
      <w:r w:rsidR="006946A8">
        <w:t xml:space="preserve"> </w:t>
      </w:r>
      <w:r w:rsidR="001150FD" w:rsidRPr="00D37EEB">
        <w:t>mice</w:t>
      </w:r>
      <w:r w:rsidR="00541A2B">
        <w:t xml:space="preserve">. </w:t>
      </w:r>
    </w:p>
    <w:p w14:paraId="685F7CCF" w14:textId="071BE3AE" w:rsidR="00072681" w:rsidRPr="00D37EEB" w:rsidRDefault="00072681" w:rsidP="00F62411">
      <w:pPr>
        <w:spacing w:line="360" w:lineRule="auto"/>
      </w:pPr>
    </w:p>
    <w:p w14:paraId="53FA2CFA" w14:textId="6BD3AE71" w:rsidR="0091489B" w:rsidRPr="00D37EEB" w:rsidRDefault="0091489B" w:rsidP="00F62411">
      <w:pPr>
        <w:spacing w:line="360" w:lineRule="auto"/>
      </w:pPr>
      <w:r w:rsidRPr="00D37EEB">
        <w:br w:type="page"/>
      </w:r>
    </w:p>
    <w:p w14:paraId="58EB0353" w14:textId="0A1DB41F" w:rsidR="0091489B" w:rsidRPr="00D37EEB" w:rsidRDefault="00622172" w:rsidP="0091489B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3093AFB4" wp14:editId="58202617">
            <wp:extent cx="3583030" cy="662264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109" t="1286" r="13293" b="2470"/>
                    <a:stretch/>
                  </pic:blipFill>
                  <pic:spPr bwMode="auto">
                    <a:xfrm>
                      <a:off x="0" y="0"/>
                      <a:ext cx="3583853" cy="66241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D812D2" w14:textId="5DE34ABE" w:rsidR="0091489B" w:rsidRPr="00D37EEB" w:rsidRDefault="00997087" w:rsidP="00FA07B7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4</w:t>
      </w:r>
      <w:r w:rsidR="001150FD" w:rsidRPr="00D37EEB">
        <w:t xml:space="preserve"> </w:t>
      </w:r>
      <w:r w:rsidR="00541A2B">
        <w:t xml:space="preserve">Anaerobic </w:t>
      </w:r>
      <w:r w:rsidR="00541A2B" w:rsidRPr="00541A2B">
        <w:rPr>
          <w:i/>
          <w:iCs/>
        </w:rPr>
        <w:t>in vitro</w:t>
      </w:r>
      <w:r w:rsidR="00541A2B">
        <w:t xml:space="preserve"> growth of </w:t>
      </w:r>
      <w:r w:rsidR="001150FD" w:rsidRPr="00D37EEB">
        <w:t xml:space="preserve">faecal bacteria </w:t>
      </w:r>
      <w:r w:rsidR="00541A2B">
        <w:t xml:space="preserve">from </w:t>
      </w:r>
      <w:r w:rsidR="00541A2B" w:rsidRPr="00541A2B">
        <w:rPr>
          <w:i/>
          <w:iCs/>
        </w:rPr>
        <w:t>Fut2</w:t>
      </w:r>
      <w:r w:rsidR="00541A2B" w:rsidRPr="00B66978">
        <w:rPr>
          <w:vertAlign w:val="superscript"/>
        </w:rPr>
        <w:t>WT</w:t>
      </w:r>
      <w:r w:rsidR="00541A2B">
        <w:t xml:space="preserve"> mice either with or without 2</w:t>
      </w:r>
      <w:r w:rsidR="00F2331D" w:rsidRPr="00BD34D1">
        <w:t>ˈ</w:t>
      </w:r>
      <w:r w:rsidR="00541A2B">
        <w:t>-fucosyllactose (2</w:t>
      </w:r>
      <w:r w:rsidR="00F2331D" w:rsidRPr="00BD34D1">
        <w:t>ˈ</w:t>
      </w:r>
      <w:r w:rsidR="00541A2B">
        <w:t xml:space="preserve">-FL) supplementation. Colonies characterised by size as small medium and large, with representative colony identification confirmed by </w:t>
      </w:r>
      <w:r w:rsidR="00541A2B" w:rsidRPr="00541A2B">
        <w:t>matrix-assisted laser desorption/ionization</w:t>
      </w:r>
      <w:r w:rsidR="00541A2B">
        <w:t xml:space="preserve"> </w:t>
      </w:r>
      <w:r w:rsidR="00541A2B" w:rsidRPr="00541A2B">
        <w:t>time-of-flight mass spectrometry</w:t>
      </w:r>
      <w:r w:rsidR="00541A2B">
        <w:t xml:space="preserve"> (MALDI-TOF).</w:t>
      </w:r>
      <w:r w:rsidR="0091489B" w:rsidRPr="00D37EEB">
        <w:br w:type="page"/>
      </w:r>
    </w:p>
    <w:p w14:paraId="0578AA10" w14:textId="1AF0EA30" w:rsidR="001D3727" w:rsidRPr="00D37EEB" w:rsidRDefault="00622172" w:rsidP="001D3727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2754EEDC" wp14:editId="2439E46C">
            <wp:extent cx="5727700" cy="5099824"/>
            <wp:effectExtent l="0" t="0" r="0" b="5715"/>
            <wp:docPr id="6" name="Picture 6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screenshot of a computer&#10;&#10;Description automatically generated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1" b="35994"/>
                    <a:stretch/>
                  </pic:blipFill>
                  <pic:spPr bwMode="auto">
                    <a:xfrm>
                      <a:off x="0" y="0"/>
                      <a:ext cx="5727700" cy="50998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AF205" w14:textId="32DD0983" w:rsidR="001150FD" w:rsidRPr="00D37EEB" w:rsidRDefault="00997087" w:rsidP="00322C51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>
        <w:rPr>
          <w:b/>
          <w:bCs/>
        </w:rPr>
        <w:t>5</w:t>
      </w:r>
      <w:r w:rsidR="001150FD" w:rsidRPr="00D37EEB">
        <w:t xml:space="preserve"> Abundance of </w:t>
      </w:r>
      <w:r w:rsidR="001150FD" w:rsidRPr="00D37EEB">
        <w:rPr>
          <w:i/>
          <w:iCs/>
        </w:rPr>
        <w:t>B</w:t>
      </w:r>
      <w:r w:rsidR="00322C51">
        <w:rPr>
          <w:i/>
          <w:iCs/>
        </w:rPr>
        <w:t>ifidobacterium</w:t>
      </w:r>
      <w:r w:rsidR="001150FD" w:rsidRPr="00D37EEB">
        <w:rPr>
          <w:i/>
          <w:iCs/>
        </w:rPr>
        <w:t xml:space="preserve"> infantis</w:t>
      </w:r>
      <w:r w:rsidR="001150FD" w:rsidRPr="00D37EEB">
        <w:t xml:space="preserve"> </w:t>
      </w:r>
      <w:r w:rsidR="00322C51">
        <w:t xml:space="preserve">of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</w:t>
      </w:r>
      <w:r w:rsidR="00322C51">
        <w:t xml:space="preserve">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following </w:t>
      </w:r>
      <w:r w:rsidR="00322C51" w:rsidRPr="00322C51">
        <w:rPr>
          <w:i/>
          <w:iCs/>
        </w:rPr>
        <w:t>B. infantis</w:t>
      </w:r>
      <w:r w:rsidR="00322C51">
        <w:t xml:space="preserve"> gavage. A) Intestinal mucosal tissue 5 days post </w:t>
      </w:r>
      <w:r w:rsidR="00322C51" w:rsidRPr="00322C51">
        <w:rPr>
          <w:i/>
          <w:iCs/>
        </w:rPr>
        <w:t>B. infantis</w:t>
      </w:r>
      <w:r w:rsidR="00322C51">
        <w:t xml:space="preserve"> gavage. B) Faecal </w:t>
      </w:r>
      <w:r w:rsidR="00322C51" w:rsidRPr="00322C51">
        <w:rPr>
          <w:i/>
          <w:iCs/>
        </w:rPr>
        <w:t>B. infantis</w:t>
      </w:r>
      <w:r w:rsidR="00322C51">
        <w:t xml:space="preserve"> abundance during gavage period. Showing both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have similarly high levels of </w:t>
      </w:r>
      <w:r w:rsidR="00322C51" w:rsidRPr="00322C51">
        <w:rPr>
          <w:i/>
          <w:iCs/>
        </w:rPr>
        <w:t>B. infantis</w:t>
      </w:r>
      <w:r w:rsidR="00322C51">
        <w:t xml:space="preserve"> 6 hours after gavage, however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have significantly higher </w:t>
      </w:r>
      <w:r w:rsidR="00322C51" w:rsidRPr="00322C51">
        <w:rPr>
          <w:i/>
          <w:iCs/>
        </w:rPr>
        <w:t>B. infantis</w:t>
      </w:r>
      <w:r w:rsidR="00322C51">
        <w:t xml:space="preserve"> abundance at 22 hours after gavage.</w:t>
      </w:r>
    </w:p>
    <w:p w14:paraId="0412509B" w14:textId="77777777" w:rsidR="001150FD" w:rsidRPr="00D37EEB" w:rsidRDefault="001150FD" w:rsidP="001D3727">
      <w:pPr>
        <w:spacing w:line="360" w:lineRule="auto"/>
      </w:pPr>
    </w:p>
    <w:p w14:paraId="4C8A45BD" w14:textId="6FA24E81" w:rsidR="001D3727" w:rsidRPr="00D37EEB" w:rsidRDefault="001D3727" w:rsidP="001D3727">
      <w:pPr>
        <w:spacing w:line="360" w:lineRule="auto"/>
      </w:pPr>
    </w:p>
    <w:p w14:paraId="40AAABD1" w14:textId="61926CFF" w:rsidR="001D3727" w:rsidRPr="00D37EEB" w:rsidRDefault="001D3727" w:rsidP="001D3727">
      <w:pPr>
        <w:spacing w:line="360" w:lineRule="auto"/>
      </w:pPr>
      <w:r w:rsidRPr="00D37EEB">
        <w:br w:type="page"/>
      </w:r>
    </w:p>
    <w:p w14:paraId="6B894D2A" w14:textId="315E9341" w:rsidR="00B66978" w:rsidRPr="00B649BB" w:rsidRDefault="002510C4" w:rsidP="00B649BB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>References</w:t>
      </w:r>
    </w:p>
    <w:p w14:paraId="15D49FE5" w14:textId="77777777" w:rsidR="00E32C10" w:rsidRPr="00E32C10" w:rsidRDefault="00B66978" w:rsidP="00E32C10">
      <w:pPr>
        <w:pStyle w:val="EndNoteBibliography"/>
        <w:spacing w:line="36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32C10" w:rsidRPr="00E32C10">
        <w:t>1.</w:t>
      </w:r>
      <w:r w:rsidR="00E32C10" w:rsidRPr="00E32C10">
        <w:tab/>
        <w:t xml:space="preserve">Choo JM, Leong LE, Rogers GB; Sample storage conditions significantly influence faecal microbiome profiles. </w:t>
      </w:r>
      <w:r w:rsidR="00E32C10" w:rsidRPr="00E32C10">
        <w:rPr>
          <w:i/>
        </w:rPr>
        <w:t>Sci Rep</w:t>
      </w:r>
      <w:r w:rsidR="00E32C10" w:rsidRPr="00E32C10">
        <w:t xml:space="preserve"> 2015;</w:t>
      </w:r>
      <w:r w:rsidR="00E32C10" w:rsidRPr="00E32C10">
        <w:rPr>
          <w:b/>
        </w:rPr>
        <w:t>5</w:t>
      </w:r>
      <w:r w:rsidR="00E32C10" w:rsidRPr="00E32C10">
        <w:t>:16350. doi: 10.1038/srep16350.</w:t>
      </w:r>
    </w:p>
    <w:p w14:paraId="787287D2" w14:textId="77777777" w:rsidR="00E32C10" w:rsidRPr="00E32C10" w:rsidRDefault="00E32C10" w:rsidP="00E32C10">
      <w:pPr>
        <w:pStyle w:val="EndNoteBibliography"/>
        <w:spacing w:line="360" w:lineRule="auto"/>
      </w:pPr>
      <w:r w:rsidRPr="00E32C10">
        <w:t>2.</w:t>
      </w:r>
      <w:r w:rsidRPr="00E32C10">
        <w:tab/>
        <w:t xml:space="preserve">Bolyen E, Rideout JR, Dillon MR, Bokulich NA, Abnet CC, Al-Ghalith GA, et al.; Reproducible, interactive, scalable and extensible microbiome data science using QIIME 2. </w:t>
      </w:r>
      <w:r w:rsidRPr="00E32C10">
        <w:rPr>
          <w:i/>
        </w:rPr>
        <w:t>Nat Biotechnol</w:t>
      </w:r>
      <w:r w:rsidRPr="00E32C10">
        <w:t xml:space="preserve"> 2019;</w:t>
      </w:r>
      <w:r w:rsidRPr="00E32C10">
        <w:rPr>
          <w:b/>
        </w:rPr>
        <w:t>37</w:t>
      </w:r>
      <w:r w:rsidRPr="00E32C10">
        <w:t>(8):852-857. doi: 10.1038/s41587-019-0209-9.</w:t>
      </w:r>
    </w:p>
    <w:p w14:paraId="09498532" w14:textId="77777777" w:rsidR="00E32C10" w:rsidRPr="00E32C10" w:rsidRDefault="00E32C10" w:rsidP="00E32C10">
      <w:pPr>
        <w:pStyle w:val="EndNoteBibliography"/>
        <w:spacing w:line="360" w:lineRule="auto"/>
      </w:pPr>
      <w:r w:rsidRPr="00E32C10">
        <w:t>3.</w:t>
      </w:r>
      <w:r w:rsidRPr="00E32C10">
        <w:tab/>
        <w:t xml:space="preserve">Nadkarni MA, Martin FE, Jacques NA, Hunter N; Determination of bacterial load by real-time PCR using a broad-range (universal) probe and primers set. </w:t>
      </w:r>
      <w:r w:rsidRPr="00E32C10">
        <w:rPr>
          <w:i/>
        </w:rPr>
        <w:t>Microbiology</w:t>
      </w:r>
      <w:r w:rsidRPr="00E32C10">
        <w:t xml:space="preserve"> 2002;</w:t>
      </w:r>
      <w:r w:rsidRPr="00E32C10">
        <w:rPr>
          <w:b/>
        </w:rPr>
        <w:t>148</w:t>
      </w:r>
      <w:r w:rsidRPr="00E32C10">
        <w:t>(1):257-266. doi: doi:10.1099/00221287-148-1-257.</w:t>
      </w:r>
    </w:p>
    <w:p w14:paraId="04213854" w14:textId="77777777" w:rsidR="00E32C10" w:rsidRPr="00E32C10" w:rsidRDefault="00E32C10" w:rsidP="00E32C10">
      <w:pPr>
        <w:pStyle w:val="EndNoteBibliography"/>
        <w:spacing w:line="360" w:lineRule="auto"/>
      </w:pPr>
      <w:r w:rsidRPr="00E32C10">
        <w:t>4.</w:t>
      </w:r>
      <w:r w:rsidRPr="00E32C10">
        <w:tab/>
        <w:t xml:space="preserve">Haarman M, Knol J; Quantitative real-time PCR assays to identify and quantify fecal Bifidobacterium species in infants receiving a prebiotic infant formula. </w:t>
      </w:r>
      <w:r w:rsidRPr="00E32C10">
        <w:rPr>
          <w:i/>
        </w:rPr>
        <w:t>Appl Environ Microbiol</w:t>
      </w:r>
      <w:r w:rsidRPr="00E32C10">
        <w:t xml:space="preserve"> 2005;</w:t>
      </w:r>
      <w:r w:rsidRPr="00E32C10">
        <w:rPr>
          <w:b/>
        </w:rPr>
        <w:t>71</w:t>
      </w:r>
      <w:r w:rsidRPr="00E32C10">
        <w:t>(5):2318-24. doi: 10.1128/AEM.71.5.2318-2324.2005.</w:t>
      </w:r>
    </w:p>
    <w:p w14:paraId="13E205B0" w14:textId="77777777" w:rsidR="00E32C10" w:rsidRPr="00E32C10" w:rsidRDefault="00E32C10" w:rsidP="00E32C10">
      <w:pPr>
        <w:pStyle w:val="EndNoteBibliography"/>
        <w:spacing w:line="360" w:lineRule="auto"/>
      </w:pPr>
      <w:r w:rsidRPr="00E32C10">
        <w:t>5.</w:t>
      </w:r>
      <w:r w:rsidRPr="00E32C10">
        <w:tab/>
        <w:t xml:space="preserve">Junick J, Blaut M; Quantification of human fecal bifidobacterium species by use of quantitative real-time PCR analysis targeting the groEL gene. </w:t>
      </w:r>
      <w:r w:rsidRPr="00E32C10">
        <w:rPr>
          <w:i/>
        </w:rPr>
        <w:t>Appl Environ Microbiol</w:t>
      </w:r>
      <w:r w:rsidRPr="00E32C10">
        <w:t xml:space="preserve"> 2012;</w:t>
      </w:r>
      <w:r w:rsidRPr="00E32C10">
        <w:rPr>
          <w:b/>
        </w:rPr>
        <w:t>78</w:t>
      </w:r>
      <w:r w:rsidRPr="00E32C10">
        <w:t>(8):2613-22. doi: 10.1128/AEM.07749-11.</w:t>
      </w:r>
    </w:p>
    <w:p w14:paraId="2C941FEB" w14:textId="3E245BC9" w:rsidR="009B7BB3" w:rsidRPr="00D37EEB" w:rsidRDefault="00B66978" w:rsidP="00E32C10">
      <w:pPr>
        <w:spacing w:after="120" w:line="360" w:lineRule="auto"/>
      </w:pPr>
      <w:r>
        <w:fldChar w:fldCharType="end"/>
      </w:r>
    </w:p>
    <w:sectPr w:rsidR="009B7BB3" w:rsidRPr="00D37EEB" w:rsidSect="002F4635"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ato Light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35690D"/>
    <w:multiLevelType w:val="hybridMultilevel"/>
    <w:tmpl w:val="8C449D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585728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SME J - Evolution, Medicine, and Public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62411"/>
    <w:rsid w:val="0002572A"/>
    <w:rsid w:val="00033212"/>
    <w:rsid w:val="00072681"/>
    <w:rsid w:val="00076534"/>
    <w:rsid w:val="0008134C"/>
    <w:rsid w:val="000B44DB"/>
    <w:rsid w:val="000C4B7C"/>
    <w:rsid w:val="000D73DC"/>
    <w:rsid w:val="000E2A8A"/>
    <w:rsid w:val="000F143B"/>
    <w:rsid w:val="00112F67"/>
    <w:rsid w:val="001150FD"/>
    <w:rsid w:val="001456CD"/>
    <w:rsid w:val="001D3727"/>
    <w:rsid w:val="001F5FFC"/>
    <w:rsid w:val="00235A3B"/>
    <w:rsid w:val="00250CC9"/>
    <w:rsid w:val="002510C4"/>
    <w:rsid w:val="00261750"/>
    <w:rsid w:val="00261A3A"/>
    <w:rsid w:val="00262AA9"/>
    <w:rsid w:val="002F4635"/>
    <w:rsid w:val="003175E9"/>
    <w:rsid w:val="00322C51"/>
    <w:rsid w:val="00331165"/>
    <w:rsid w:val="00355FF5"/>
    <w:rsid w:val="00360549"/>
    <w:rsid w:val="00362734"/>
    <w:rsid w:val="003B13C2"/>
    <w:rsid w:val="003E1275"/>
    <w:rsid w:val="003E34EE"/>
    <w:rsid w:val="003F507D"/>
    <w:rsid w:val="00450B01"/>
    <w:rsid w:val="00493AA1"/>
    <w:rsid w:val="004F3BF2"/>
    <w:rsid w:val="00541A2B"/>
    <w:rsid w:val="0054735F"/>
    <w:rsid w:val="00563CAE"/>
    <w:rsid w:val="00571DA6"/>
    <w:rsid w:val="005B7325"/>
    <w:rsid w:val="005C3A54"/>
    <w:rsid w:val="005C6A50"/>
    <w:rsid w:val="006066F9"/>
    <w:rsid w:val="006078EE"/>
    <w:rsid w:val="006104E7"/>
    <w:rsid w:val="00622172"/>
    <w:rsid w:val="006456DC"/>
    <w:rsid w:val="0068634F"/>
    <w:rsid w:val="006946A8"/>
    <w:rsid w:val="006E0494"/>
    <w:rsid w:val="006E6AA2"/>
    <w:rsid w:val="00714D12"/>
    <w:rsid w:val="00717F29"/>
    <w:rsid w:val="0072207C"/>
    <w:rsid w:val="00747161"/>
    <w:rsid w:val="00747DB1"/>
    <w:rsid w:val="007840BB"/>
    <w:rsid w:val="00795B4A"/>
    <w:rsid w:val="007A18C0"/>
    <w:rsid w:val="007B2913"/>
    <w:rsid w:val="007C04FF"/>
    <w:rsid w:val="007C51D1"/>
    <w:rsid w:val="00855A27"/>
    <w:rsid w:val="00892AFC"/>
    <w:rsid w:val="008D6667"/>
    <w:rsid w:val="0091489B"/>
    <w:rsid w:val="0092578D"/>
    <w:rsid w:val="009328D4"/>
    <w:rsid w:val="00990127"/>
    <w:rsid w:val="009937AB"/>
    <w:rsid w:val="00997087"/>
    <w:rsid w:val="009B0047"/>
    <w:rsid w:val="009B3E11"/>
    <w:rsid w:val="009B7BB3"/>
    <w:rsid w:val="009C6DA4"/>
    <w:rsid w:val="00A049FD"/>
    <w:rsid w:val="00A15A27"/>
    <w:rsid w:val="00A21763"/>
    <w:rsid w:val="00A268B0"/>
    <w:rsid w:val="00AE06F0"/>
    <w:rsid w:val="00AE34F9"/>
    <w:rsid w:val="00B104E0"/>
    <w:rsid w:val="00B11385"/>
    <w:rsid w:val="00B2367F"/>
    <w:rsid w:val="00B44E3C"/>
    <w:rsid w:val="00B55AEB"/>
    <w:rsid w:val="00B649BB"/>
    <w:rsid w:val="00B66978"/>
    <w:rsid w:val="00BE2A02"/>
    <w:rsid w:val="00C0155C"/>
    <w:rsid w:val="00C3699F"/>
    <w:rsid w:val="00C37A27"/>
    <w:rsid w:val="00C4017A"/>
    <w:rsid w:val="00C80094"/>
    <w:rsid w:val="00CA21AC"/>
    <w:rsid w:val="00CB5205"/>
    <w:rsid w:val="00CC2BE1"/>
    <w:rsid w:val="00D37EEB"/>
    <w:rsid w:val="00D435EC"/>
    <w:rsid w:val="00D52567"/>
    <w:rsid w:val="00D83952"/>
    <w:rsid w:val="00DB4C64"/>
    <w:rsid w:val="00DD4B37"/>
    <w:rsid w:val="00DF38DA"/>
    <w:rsid w:val="00E11A88"/>
    <w:rsid w:val="00E22E4B"/>
    <w:rsid w:val="00E32C10"/>
    <w:rsid w:val="00E343A9"/>
    <w:rsid w:val="00E741FD"/>
    <w:rsid w:val="00E916F6"/>
    <w:rsid w:val="00EA659E"/>
    <w:rsid w:val="00EA7ADE"/>
    <w:rsid w:val="00EB3CA2"/>
    <w:rsid w:val="00ED4226"/>
    <w:rsid w:val="00ED5B64"/>
    <w:rsid w:val="00F2331D"/>
    <w:rsid w:val="00F44E26"/>
    <w:rsid w:val="00F564C1"/>
    <w:rsid w:val="00F62411"/>
    <w:rsid w:val="00F77560"/>
    <w:rsid w:val="00F87906"/>
    <w:rsid w:val="00F929E4"/>
    <w:rsid w:val="00F93B99"/>
    <w:rsid w:val="00FA0281"/>
    <w:rsid w:val="00FA06B1"/>
    <w:rsid w:val="00FA07B7"/>
    <w:rsid w:val="00FB07E4"/>
    <w:rsid w:val="00FC4F71"/>
    <w:rsid w:val="00FF27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BC4624"/>
  <w15:chartTrackingRefBased/>
  <w15:docId w15:val="{DB9F1431-A898-A149-910C-2662429B20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1A3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741FD"/>
    <w:rPr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741FD"/>
    <w:rPr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605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05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0549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05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0549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6697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6978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B6697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6978"/>
    <w:rPr>
      <w:rFonts w:ascii="Times New Roman" w:eastAsia="Times New Roman" w:hAnsi="Times New Roman" w:cs="Times New Roman"/>
      <w:noProof/>
    </w:rPr>
  </w:style>
  <w:style w:type="table" w:styleId="TableGrid">
    <w:name w:val="Table Grid"/>
    <w:basedOn w:val="TableNormal"/>
    <w:uiPriority w:val="39"/>
    <w:rsid w:val="00DF38DA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F38DA"/>
  </w:style>
  <w:style w:type="character" w:styleId="Hyperlink">
    <w:name w:val="Hyperlink"/>
    <w:basedOn w:val="DefaultParagraphFont"/>
    <w:uiPriority w:val="99"/>
    <w:unhideWhenUsed/>
    <w:rsid w:val="002510C4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510C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4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4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9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94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95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hyperlink" Target="mailto:geraint.rogers@sahmri.com" TargetMode="Externa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1</Pages>
  <Words>2695</Words>
  <Characters>15364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ming Wang</dc:creator>
  <cp:keywords/>
  <dc:description/>
  <cp:lastModifiedBy>Yiming Wang</cp:lastModifiedBy>
  <cp:revision>8</cp:revision>
  <dcterms:created xsi:type="dcterms:W3CDTF">2024-04-26T01:07:00Z</dcterms:created>
  <dcterms:modified xsi:type="dcterms:W3CDTF">2024-06-12T07:47:00Z</dcterms:modified>
</cp:coreProperties>
</file>